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BB2B66">
      <w:pPr>
        <w:spacing w:before="240" w:after="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737516" w:rsidRPr="00F54EF4" w:rsidRDefault="00737516"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737516" w:rsidRPr="00F54EF4" w:rsidRDefault="00737516"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737516" w:rsidRPr="00F54EF4" w:rsidRDefault="00737516"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737516" w:rsidRPr="00F54EF4" w:rsidRDefault="00737516"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6483728"/>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6483729"/>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6483730"/>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 xml:space="preserve">empreinte numérique (SHA-256) signée numériquement à l'aide de la paire de clés cryptographiqu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6483731"/>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CD6FBA"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6483728" w:history="1">
            <w:r w:rsidR="00CD6FBA" w:rsidRPr="00CC2122">
              <w:rPr>
                <w:rStyle w:val="Lienhypertexte"/>
                <w:rFonts w:ascii="Times New Roman" w:eastAsiaTheme="majorEastAsia" w:hAnsi="Times New Roman" w:cs="Times New Roman"/>
                <w:b/>
                <w:noProof/>
                <w:lang w:val="fr-FR"/>
              </w:rPr>
              <w:t>DÉDICACE</w:t>
            </w:r>
            <w:r w:rsidR="00CD6FBA">
              <w:rPr>
                <w:noProof/>
                <w:webHidden/>
              </w:rPr>
              <w:tab/>
            </w:r>
            <w:r w:rsidR="00CD6FBA">
              <w:rPr>
                <w:noProof/>
                <w:webHidden/>
              </w:rPr>
              <w:fldChar w:fldCharType="begin"/>
            </w:r>
            <w:r w:rsidR="00CD6FBA">
              <w:rPr>
                <w:noProof/>
                <w:webHidden/>
              </w:rPr>
              <w:instrText xml:space="preserve"> PAGEREF _Toc196483728 \h </w:instrText>
            </w:r>
            <w:r w:rsidR="00CD6FBA">
              <w:rPr>
                <w:noProof/>
                <w:webHidden/>
              </w:rPr>
            </w:r>
            <w:r w:rsidR="00CD6FBA">
              <w:rPr>
                <w:noProof/>
                <w:webHidden/>
              </w:rPr>
              <w:fldChar w:fldCharType="separate"/>
            </w:r>
            <w:r w:rsidR="00DA3F6F">
              <w:rPr>
                <w:noProof/>
                <w:webHidden/>
              </w:rPr>
              <w:t>i</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29" w:history="1">
            <w:r w:rsidR="00CD6FBA" w:rsidRPr="00CC2122">
              <w:rPr>
                <w:rStyle w:val="Lienhypertexte"/>
                <w:rFonts w:ascii="Times New Roman" w:eastAsiaTheme="majorEastAsia" w:hAnsi="Times New Roman" w:cs="Times New Roman"/>
                <w:b/>
                <w:noProof/>
                <w:lang w:val="fr-FR"/>
              </w:rPr>
              <w:t>REMERCIEMENTS</w:t>
            </w:r>
            <w:r w:rsidR="00CD6FBA">
              <w:rPr>
                <w:noProof/>
                <w:webHidden/>
              </w:rPr>
              <w:tab/>
            </w:r>
            <w:r w:rsidR="00CD6FBA">
              <w:rPr>
                <w:noProof/>
                <w:webHidden/>
              </w:rPr>
              <w:fldChar w:fldCharType="begin"/>
            </w:r>
            <w:r w:rsidR="00CD6FBA">
              <w:rPr>
                <w:noProof/>
                <w:webHidden/>
              </w:rPr>
              <w:instrText xml:space="preserve"> PAGEREF _Toc196483729 \h </w:instrText>
            </w:r>
            <w:r w:rsidR="00CD6FBA">
              <w:rPr>
                <w:noProof/>
                <w:webHidden/>
              </w:rPr>
            </w:r>
            <w:r w:rsidR="00CD6FBA">
              <w:rPr>
                <w:noProof/>
                <w:webHidden/>
              </w:rPr>
              <w:fldChar w:fldCharType="separate"/>
            </w:r>
            <w:r w:rsidR="00DA3F6F">
              <w:rPr>
                <w:noProof/>
                <w:webHidden/>
              </w:rPr>
              <w:t>ii</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30" w:history="1">
            <w:r w:rsidR="00CD6FBA" w:rsidRPr="00CC2122">
              <w:rPr>
                <w:rStyle w:val="Lienhypertexte"/>
                <w:rFonts w:ascii="Times New Roman" w:eastAsiaTheme="majorEastAsia" w:hAnsi="Times New Roman" w:cs="Times New Roman"/>
                <w:b/>
                <w:noProof/>
                <w:lang w:val="fr-FR"/>
              </w:rPr>
              <w:t>RÉSUMÉ</w:t>
            </w:r>
            <w:r w:rsidR="00CD6FBA">
              <w:rPr>
                <w:noProof/>
                <w:webHidden/>
              </w:rPr>
              <w:tab/>
            </w:r>
            <w:r w:rsidR="00CD6FBA">
              <w:rPr>
                <w:noProof/>
                <w:webHidden/>
              </w:rPr>
              <w:fldChar w:fldCharType="begin"/>
            </w:r>
            <w:r w:rsidR="00CD6FBA">
              <w:rPr>
                <w:noProof/>
                <w:webHidden/>
              </w:rPr>
              <w:instrText xml:space="preserve"> PAGEREF _Toc196483730 \h </w:instrText>
            </w:r>
            <w:r w:rsidR="00CD6FBA">
              <w:rPr>
                <w:noProof/>
                <w:webHidden/>
              </w:rPr>
            </w:r>
            <w:r w:rsidR="00CD6FBA">
              <w:rPr>
                <w:noProof/>
                <w:webHidden/>
              </w:rPr>
              <w:fldChar w:fldCharType="separate"/>
            </w:r>
            <w:r w:rsidR="00DA3F6F">
              <w:rPr>
                <w:noProof/>
                <w:webHidden/>
              </w:rPr>
              <w:t>iii</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31" w:history="1">
            <w:r w:rsidR="00CD6FBA" w:rsidRPr="00CC2122">
              <w:rPr>
                <w:rStyle w:val="Lienhypertexte"/>
                <w:rFonts w:ascii="Times New Roman" w:eastAsiaTheme="majorEastAsia" w:hAnsi="Times New Roman" w:cs="Times New Roman"/>
                <w:b/>
                <w:noProof/>
              </w:rPr>
              <w:t>ABSTRACT</w:t>
            </w:r>
            <w:r w:rsidR="00CD6FBA">
              <w:rPr>
                <w:noProof/>
                <w:webHidden/>
              </w:rPr>
              <w:tab/>
            </w:r>
            <w:r w:rsidR="00CD6FBA">
              <w:rPr>
                <w:noProof/>
                <w:webHidden/>
              </w:rPr>
              <w:fldChar w:fldCharType="begin"/>
            </w:r>
            <w:r w:rsidR="00CD6FBA">
              <w:rPr>
                <w:noProof/>
                <w:webHidden/>
              </w:rPr>
              <w:instrText xml:space="preserve"> PAGEREF _Toc196483731 \h </w:instrText>
            </w:r>
            <w:r w:rsidR="00CD6FBA">
              <w:rPr>
                <w:noProof/>
                <w:webHidden/>
              </w:rPr>
            </w:r>
            <w:r w:rsidR="00CD6FBA">
              <w:rPr>
                <w:noProof/>
                <w:webHidden/>
              </w:rPr>
              <w:fldChar w:fldCharType="separate"/>
            </w:r>
            <w:r w:rsidR="00DA3F6F">
              <w:rPr>
                <w:noProof/>
                <w:webHidden/>
              </w:rPr>
              <w:t>iv</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32" w:history="1">
            <w:r w:rsidR="00CD6FBA" w:rsidRPr="00CC2122">
              <w:rPr>
                <w:rStyle w:val="Lienhypertexte"/>
                <w:rFonts w:ascii="Times New Roman" w:eastAsiaTheme="majorEastAsia" w:hAnsi="Times New Roman" w:cs="Times New Roman"/>
                <w:b/>
                <w:noProof/>
                <w:lang w:val="fr-FR"/>
              </w:rPr>
              <w:t>LISTE DES FIGURES</w:t>
            </w:r>
            <w:r w:rsidR="00CD6FBA">
              <w:rPr>
                <w:noProof/>
                <w:webHidden/>
              </w:rPr>
              <w:tab/>
            </w:r>
            <w:r w:rsidR="00CD6FBA">
              <w:rPr>
                <w:noProof/>
                <w:webHidden/>
              </w:rPr>
              <w:fldChar w:fldCharType="begin"/>
            </w:r>
            <w:r w:rsidR="00CD6FBA">
              <w:rPr>
                <w:noProof/>
                <w:webHidden/>
              </w:rPr>
              <w:instrText xml:space="preserve"> PAGEREF _Toc196483732 \h </w:instrText>
            </w:r>
            <w:r w:rsidR="00CD6FBA">
              <w:rPr>
                <w:noProof/>
                <w:webHidden/>
              </w:rPr>
            </w:r>
            <w:r w:rsidR="00CD6FBA">
              <w:rPr>
                <w:noProof/>
                <w:webHidden/>
              </w:rPr>
              <w:fldChar w:fldCharType="separate"/>
            </w:r>
            <w:r w:rsidR="00DA3F6F">
              <w:rPr>
                <w:noProof/>
                <w:webHidden/>
              </w:rPr>
              <w:t>vii</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33" w:history="1">
            <w:r w:rsidR="00CD6FBA" w:rsidRPr="00CC2122">
              <w:rPr>
                <w:rStyle w:val="Lienhypertexte"/>
                <w:rFonts w:ascii="Times New Roman" w:eastAsiaTheme="majorEastAsia" w:hAnsi="Times New Roman" w:cs="Times New Roman"/>
                <w:b/>
                <w:noProof/>
                <w:lang w:val="fr-FR"/>
              </w:rPr>
              <w:t>LISTE DES TABLEAUX</w:t>
            </w:r>
            <w:r w:rsidR="00CD6FBA">
              <w:rPr>
                <w:noProof/>
                <w:webHidden/>
              </w:rPr>
              <w:tab/>
            </w:r>
            <w:r w:rsidR="00CD6FBA">
              <w:rPr>
                <w:noProof/>
                <w:webHidden/>
              </w:rPr>
              <w:fldChar w:fldCharType="begin"/>
            </w:r>
            <w:r w:rsidR="00CD6FBA">
              <w:rPr>
                <w:noProof/>
                <w:webHidden/>
              </w:rPr>
              <w:instrText xml:space="preserve"> PAGEREF _Toc196483733 \h </w:instrText>
            </w:r>
            <w:r w:rsidR="00CD6FBA">
              <w:rPr>
                <w:noProof/>
                <w:webHidden/>
              </w:rPr>
            </w:r>
            <w:r w:rsidR="00CD6FBA">
              <w:rPr>
                <w:noProof/>
                <w:webHidden/>
              </w:rPr>
              <w:fldChar w:fldCharType="separate"/>
            </w:r>
            <w:r w:rsidR="00DA3F6F">
              <w:rPr>
                <w:noProof/>
                <w:webHidden/>
              </w:rPr>
              <w:t>viii</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34" w:history="1">
            <w:r w:rsidR="00CD6FBA" w:rsidRPr="00CC2122">
              <w:rPr>
                <w:rStyle w:val="Lienhypertexte"/>
                <w:rFonts w:ascii="Times New Roman" w:eastAsiaTheme="majorEastAsia" w:hAnsi="Times New Roman" w:cs="Times New Roman"/>
                <w:b/>
                <w:noProof/>
                <w:lang w:val="fr-FR"/>
              </w:rPr>
              <w:t>LISTE DES SIGLES ET ABREVIATIONS</w:t>
            </w:r>
            <w:r w:rsidR="00CD6FBA">
              <w:rPr>
                <w:noProof/>
                <w:webHidden/>
              </w:rPr>
              <w:tab/>
            </w:r>
            <w:r w:rsidR="00CD6FBA">
              <w:rPr>
                <w:noProof/>
                <w:webHidden/>
              </w:rPr>
              <w:fldChar w:fldCharType="begin"/>
            </w:r>
            <w:r w:rsidR="00CD6FBA">
              <w:rPr>
                <w:noProof/>
                <w:webHidden/>
              </w:rPr>
              <w:instrText xml:space="preserve"> PAGEREF _Toc196483734 \h </w:instrText>
            </w:r>
            <w:r w:rsidR="00CD6FBA">
              <w:rPr>
                <w:noProof/>
                <w:webHidden/>
              </w:rPr>
            </w:r>
            <w:r w:rsidR="00CD6FBA">
              <w:rPr>
                <w:noProof/>
                <w:webHidden/>
              </w:rPr>
              <w:fldChar w:fldCharType="separate"/>
            </w:r>
            <w:r w:rsidR="00DA3F6F">
              <w:rPr>
                <w:noProof/>
                <w:webHidden/>
              </w:rPr>
              <w:t>ix</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35" w:history="1">
            <w:r w:rsidR="00CD6FBA" w:rsidRPr="00CC2122">
              <w:rPr>
                <w:rStyle w:val="Lienhypertexte"/>
                <w:rFonts w:ascii="Times New Roman" w:eastAsiaTheme="majorEastAsia" w:hAnsi="Times New Roman" w:cs="Times New Roman"/>
                <w:b/>
                <w:noProof/>
                <w:lang w:val="fr-FR"/>
              </w:rPr>
              <w:t>CHAPITRE 1 : INTRODUCTION GENERALE</w:t>
            </w:r>
            <w:r w:rsidR="00CD6FBA">
              <w:rPr>
                <w:noProof/>
                <w:webHidden/>
              </w:rPr>
              <w:tab/>
            </w:r>
            <w:r w:rsidR="00CD6FBA">
              <w:rPr>
                <w:noProof/>
                <w:webHidden/>
              </w:rPr>
              <w:fldChar w:fldCharType="begin"/>
            </w:r>
            <w:r w:rsidR="00CD6FBA">
              <w:rPr>
                <w:noProof/>
                <w:webHidden/>
              </w:rPr>
              <w:instrText xml:space="preserve"> PAGEREF _Toc196483735 \h </w:instrText>
            </w:r>
            <w:r w:rsidR="00CD6FBA">
              <w:rPr>
                <w:noProof/>
                <w:webHidden/>
              </w:rPr>
            </w:r>
            <w:r w:rsidR="00CD6FBA">
              <w:rPr>
                <w:noProof/>
                <w:webHidden/>
              </w:rPr>
              <w:fldChar w:fldCharType="separate"/>
            </w:r>
            <w:r w:rsidR="00DA3F6F">
              <w:rPr>
                <w:noProof/>
                <w:webHidden/>
              </w:rPr>
              <w:t>2</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36" w:history="1">
            <w:r w:rsidR="00CD6FBA" w:rsidRPr="00CC2122">
              <w:rPr>
                <w:rStyle w:val="Lienhypertexte"/>
                <w:rFonts w:ascii="Times New Roman" w:eastAsiaTheme="majorEastAsia" w:hAnsi="Times New Roman" w:cs="Times New Roman"/>
                <w:b/>
                <w:noProof/>
                <w:lang w:val="fr-FR"/>
              </w:rPr>
              <w:t>1.1.</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Contexte et justification</w:t>
            </w:r>
            <w:r w:rsidR="00CD6FBA">
              <w:rPr>
                <w:noProof/>
                <w:webHidden/>
              </w:rPr>
              <w:tab/>
            </w:r>
            <w:r w:rsidR="00CD6FBA">
              <w:rPr>
                <w:noProof/>
                <w:webHidden/>
              </w:rPr>
              <w:fldChar w:fldCharType="begin"/>
            </w:r>
            <w:r w:rsidR="00CD6FBA">
              <w:rPr>
                <w:noProof/>
                <w:webHidden/>
              </w:rPr>
              <w:instrText xml:space="preserve"> PAGEREF _Toc196483736 \h </w:instrText>
            </w:r>
            <w:r w:rsidR="00CD6FBA">
              <w:rPr>
                <w:noProof/>
                <w:webHidden/>
              </w:rPr>
            </w:r>
            <w:r w:rsidR="00CD6FBA">
              <w:rPr>
                <w:noProof/>
                <w:webHidden/>
              </w:rPr>
              <w:fldChar w:fldCharType="separate"/>
            </w:r>
            <w:r w:rsidR="00DA3F6F">
              <w:rPr>
                <w:noProof/>
                <w:webHidden/>
              </w:rPr>
              <w:t>2</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37" w:history="1">
            <w:r w:rsidR="00CD6FBA" w:rsidRPr="00CC2122">
              <w:rPr>
                <w:rStyle w:val="Lienhypertexte"/>
                <w:rFonts w:ascii="Times New Roman" w:eastAsiaTheme="majorEastAsia" w:hAnsi="Times New Roman" w:cs="Times New Roman"/>
                <w:b/>
                <w:noProof/>
                <w:lang w:val="fr-FR"/>
              </w:rPr>
              <w:t>1.2.</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Problématique et hypothèses</w:t>
            </w:r>
            <w:r w:rsidR="00CD6FBA">
              <w:rPr>
                <w:noProof/>
                <w:webHidden/>
              </w:rPr>
              <w:tab/>
            </w:r>
            <w:r w:rsidR="00CD6FBA">
              <w:rPr>
                <w:noProof/>
                <w:webHidden/>
              </w:rPr>
              <w:fldChar w:fldCharType="begin"/>
            </w:r>
            <w:r w:rsidR="00CD6FBA">
              <w:rPr>
                <w:noProof/>
                <w:webHidden/>
              </w:rPr>
              <w:instrText xml:space="preserve"> PAGEREF _Toc196483737 \h </w:instrText>
            </w:r>
            <w:r w:rsidR="00CD6FBA">
              <w:rPr>
                <w:noProof/>
                <w:webHidden/>
              </w:rPr>
            </w:r>
            <w:r w:rsidR="00CD6FBA">
              <w:rPr>
                <w:noProof/>
                <w:webHidden/>
              </w:rPr>
              <w:fldChar w:fldCharType="separate"/>
            </w:r>
            <w:r w:rsidR="00DA3F6F">
              <w:rPr>
                <w:noProof/>
                <w:webHidden/>
              </w:rPr>
              <w:t>4</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38" w:history="1">
            <w:r w:rsidR="00CD6FBA" w:rsidRPr="00CC2122">
              <w:rPr>
                <w:rStyle w:val="Lienhypertexte"/>
                <w:rFonts w:ascii="Times New Roman" w:eastAsiaTheme="majorEastAsia" w:hAnsi="Times New Roman" w:cs="Times New Roman"/>
                <w:b/>
                <w:noProof/>
                <w:lang w:val="fr-FR"/>
              </w:rPr>
              <w:t>1.3.</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Objectif du sujet</w:t>
            </w:r>
            <w:r w:rsidR="00CD6FBA">
              <w:rPr>
                <w:noProof/>
                <w:webHidden/>
              </w:rPr>
              <w:tab/>
            </w:r>
            <w:r w:rsidR="00CD6FBA">
              <w:rPr>
                <w:noProof/>
                <w:webHidden/>
              </w:rPr>
              <w:fldChar w:fldCharType="begin"/>
            </w:r>
            <w:r w:rsidR="00CD6FBA">
              <w:rPr>
                <w:noProof/>
                <w:webHidden/>
              </w:rPr>
              <w:instrText xml:space="preserve"> PAGEREF _Toc196483738 \h </w:instrText>
            </w:r>
            <w:r w:rsidR="00CD6FBA">
              <w:rPr>
                <w:noProof/>
                <w:webHidden/>
              </w:rPr>
            </w:r>
            <w:r w:rsidR="00CD6FBA">
              <w:rPr>
                <w:noProof/>
                <w:webHidden/>
              </w:rPr>
              <w:fldChar w:fldCharType="separate"/>
            </w:r>
            <w:r w:rsidR="00DA3F6F">
              <w:rPr>
                <w:noProof/>
                <w:webHidden/>
              </w:rPr>
              <w:t>5</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39" w:history="1">
            <w:r w:rsidR="00CD6FBA" w:rsidRPr="00CC2122">
              <w:rPr>
                <w:rStyle w:val="Lienhypertexte"/>
                <w:rFonts w:ascii="Times New Roman" w:eastAsiaTheme="majorEastAsia" w:hAnsi="Times New Roman" w:cs="Times New Roman"/>
                <w:b/>
                <w:noProof/>
                <w:lang w:val="fr-FR"/>
              </w:rPr>
              <w:t>1.4.</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Résultats attendus</w:t>
            </w:r>
            <w:r w:rsidR="00CD6FBA">
              <w:rPr>
                <w:noProof/>
                <w:webHidden/>
              </w:rPr>
              <w:tab/>
            </w:r>
            <w:r w:rsidR="00CD6FBA">
              <w:rPr>
                <w:noProof/>
                <w:webHidden/>
              </w:rPr>
              <w:fldChar w:fldCharType="begin"/>
            </w:r>
            <w:r w:rsidR="00CD6FBA">
              <w:rPr>
                <w:noProof/>
                <w:webHidden/>
              </w:rPr>
              <w:instrText xml:space="preserve"> PAGEREF _Toc196483739 \h </w:instrText>
            </w:r>
            <w:r w:rsidR="00CD6FBA">
              <w:rPr>
                <w:noProof/>
                <w:webHidden/>
              </w:rPr>
            </w:r>
            <w:r w:rsidR="00CD6FBA">
              <w:rPr>
                <w:noProof/>
                <w:webHidden/>
              </w:rPr>
              <w:fldChar w:fldCharType="separate"/>
            </w:r>
            <w:r w:rsidR="00DA3F6F">
              <w:rPr>
                <w:noProof/>
                <w:webHidden/>
              </w:rPr>
              <w:t>5</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40" w:history="1">
            <w:r w:rsidR="00CD6FBA" w:rsidRPr="00CC2122">
              <w:rPr>
                <w:rStyle w:val="Lienhypertexte"/>
                <w:rFonts w:ascii="Times New Roman" w:eastAsiaTheme="majorEastAsia" w:hAnsi="Times New Roman" w:cs="Times New Roman"/>
                <w:b/>
                <w:noProof/>
                <w:lang w:val="fr-FR"/>
              </w:rPr>
              <w:t>1.5.</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Organisation du travail</w:t>
            </w:r>
            <w:r w:rsidR="00CD6FBA">
              <w:rPr>
                <w:noProof/>
                <w:webHidden/>
              </w:rPr>
              <w:tab/>
            </w:r>
            <w:r w:rsidR="00CD6FBA">
              <w:rPr>
                <w:noProof/>
                <w:webHidden/>
              </w:rPr>
              <w:fldChar w:fldCharType="begin"/>
            </w:r>
            <w:r w:rsidR="00CD6FBA">
              <w:rPr>
                <w:noProof/>
                <w:webHidden/>
              </w:rPr>
              <w:instrText xml:space="preserve"> PAGEREF _Toc196483740 \h </w:instrText>
            </w:r>
            <w:r w:rsidR="00CD6FBA">
              <w:rPr>
                <w:noProof/>
                <w:webHidden/>
              </w:rPr>
            </w:r>
            <w:r w:rsidR="00CD6FBA">
              <w:rPr>
                <w:noProof/>
                <w:webHidden/>
              </w:rPr>
              <w:fldChar w:fldCharType="separate"/>
            </w:r>
            <w:r w:rsidR="00DA3F6F">
              <w:rPr>
                <w:noProof/>
                <w:webHidden/>
              </w:rPr>
              <w:t>6</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41" w:history="1">
            <w:r w:rsidR="00CD6FBA" w:rsidRPr="00CC2122">
              <w:rPr>
                <w:rStyle w:val="Lienhypertexte"/>
                <w:rFonts w:ascii="Times New Roman" w:eastAsiaTheme="majorEastAsia" w:hAnsi="Times New Roman" w:cs="Times New Roman"/>
                <w:b/>
                <w:noProof/>
                <w:lang w:val="fr-FR"/>
              </w:rPr>
              <w:t>CHAPITRE 2 : TECHNOLOGIE BLOCKCHAIN</w:t>
            </w:r>
            <w:r w:rsidR="00CD6FBA">
              <w:rPr>
                <w:noProof/>
                <w:webHidden/>
              </w:rPr>
              <w:tab/>
            </w:r>
            <w:r w:rsidR="00CD6FBA">
              <w:rPr>
                <w:noProof/>
                <w:webHidden/>
              </w:rPr>
              <w:fldChar w:fldCharType="begin"/>
            </w:r>
            <w:r w:rsidR="00CD6FBA">
              <w:rPr>
                <w:noProof/>
                <w:webHidden/>
              </w:rPr>
              <w:instrText xml:space="preserve"> PAGEREF _Toc196483741 \h </w:instrText>
            </w:r>
            <w:r w:rsidR="00CD6FBA">
              <w:rPr>
                <w:noProof/>
                <w:webHidden/>
              </w:rPr>
            </w:r>
            <w:r w:rsidR="00CD6FBA">
              <w:rPr>
                <w:noProof/>
                <w:webHidden/>
              </w:rPr>
              <w:fldChar w:fldCharType="separate"/>
            </w:r>
            <w:r w:rsidR="00DA3F6F">
              <w:rPr>
                <w:noProof/>
                <w:webHidden/>
              </w:rPr>
              <w:t>9</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42" w:history="1">
            <w:r w:rsidR="00CD6FBA" w:rsidRPr="00CC2122">
              <w:rPr>
                <w:rStyle w:val="Lienhypertexte"/>
                <w:rFonts w:ascii="Times New Roman" w:eastAsiaTheme="majorEastAsia" w:hAnsi="Times New Roman" w:cs="Times New Roman"/>
                <w:b/>
                <w:noProof/>
                <w:lang w:val="fr-FR"/>
              </w:rPr>
              <w:t>2.1.</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Historique et définitions de la blockchain</w:t>
            </w:r>
            <w:r w:rsidR="00CD6FBA">
              <w:rPr>
                <w:noProof/>
                <w:webHidden/>
              </w:rPr>
              <w:tab/>
            </w:r>
            <w:r w:rsidR="00CD6FBA">
              <w:rPr>
                <w:noProof/>
                <w:webHidden/>
              </w:rPr>
              <w:fldChar w:fldCharType="begin"/>
            </w:r>
            <w:r w:rsidR="00CD6FBA">
              <w:rPr>
                <w:noProof/>
                <w:webHidden/>
              </w:rPr>
              <w:instrText xml:space="preserve"> PAGEREF _Toc196483742 \h </w:instrText>
            </w:r>
            <w:r w:rsidR="00CD6FBA">
              <w:rPr>
                <w:noProof/>
                <w:webHidden/>
              </w:rPr>
            </w:r>
            <w:r w:rsidR="00CD6FBA">
              <w:rPr>
                <w:noProof/>
                <w:webHidden/>
              </w:rPr>
              <w:fldChar w:fldCharType="separate"/>
            </w:r>
            <w:r w:rsidR="00DA3F6F">
              <w:rPr>
                <w:noProof/>
                <w:webHidden/>
              </w:rPr>
              <w:t>9</w:t>
            </w:r>
            <w:r w:rsidR="00CD6FBA">
              <w:rPr>
                <w:noProof/>
                <w:webHidden/>
              </w:rPr>
              <w:fldChar w:fldCharType="end"/>
            </w:r>
          </w:hyperlink>
        </w:p>
        <w:p w:rsidR="00CD6FBA" w:rsidRDefault="00823D62">
          <w:pPr>
            <w:pStyle w:val="TM3"/>
            <w:tabs>
              <w:tab w:val="left" w:pos="1320"/>
              <w:tab w:val="right" w:leader="dot" w:pos="9396"/>
            </w:tabs>
            <w:rPr>
              <w:rFonts w:eastAsiaTheme="minorEastAsia"/>
              <w:noProof/>
            </w:rPr>
          </w:pPr>
          <w:hyperlink w:anchor="_Toc196483743" w:history="1">
            <w:r w:rsidR="00CD6FBA" w:rsidRPr="00CC2122">
              <w:rPr>
                <w:rStyle w:val="Lienhypertexte"/>
                <w:rFonts w:ascii="Times New Roman" w:hAnsi="Times New Roman" w:cs="Times New Roman"/>
                <w:b/>
                <w:noProof/>
                <w:lang w:val="fr-FR"/>
              </w:rPr>
              <w:t>2.1.1.</w:t>
            </w:r>
            <w:r w:rsidR="00CD6FBA">
              <w:rPr>
                <w:rFonts w:eastAsiaTheme="minorEastAsia"/>
                <w:noProof/>
              </w:rPr>
              <w:tab/>
            </w:r>
            <w:r w:rsidR="00CD6FBA" w:rsidRPr="00CC2122">
              <w:rPr>
                <w:rStyle w:val="Lienhypertexte"/>
                <w:rFonts w:ascii="Times New Roman" w:hAnsi="Times New Roman" w:cs="Times New Roman"/>
                <w:b/>
                <w:noProof/>
                <w:lang w:val="fr-FR"/>
              </w:rPr>
              <w:t>Historique de la blockchain</w:t>
            </w:r>
            <w:r w:rsidR="00CD6FBA">
              <w:rPr>
                <w:noProof/>
                <w:webHidden/>
              </w:rPr>
              <w:tab/>
            </w:r>
            <w:r w:rsidR="00CD6FBA">
              <w:rPr>
                <w:noProof/>
                <w:webHidden/>
              </w:rPr>
              <w:fldChar w:fldCharType="begin"/>
            </w:r>
            <w:r w:rsidR="00CD6FBA">
              <w:rPr>
                <w:noProof/>
                <w:webHidden/>
              </w:rPr>
              <w:instrText xml:space="preserve"> PAGEREF _Toc196483743 \h </w:instrText>
            </w:r>
            <w:r w:rsidR="00CD6FBA">
              <w:rPr>
                <w:noProof/>
                <w:webHidden/>
              </w:rPr>
            </w:r>
            <w:r w:rsidR="00CD6FBA">
              <w:rPr>
                <w:noProof/>
                <w:webHidden/>
              </w:rPr>
              <w:fldChar w:fldCharType="separate"/>
            </w:r>
            <w:r w:rsidR="00DA3F6F">
              <w:rPr>
                <w:noProof/>
                <w:webHidden/>
              </w:rPr>
              <w:t>9</w:t>
            </w:r>
            <w:r w:rsidR="00CD6FBA">
              <w:rPr>
                <w:noProof/>
                <w:webHidden/>
              </w:rPr>
              <w:fldChar w:fldCharType="end"/>
            </w:r>
          </w:hyperlink>
        </w:p>
        <w:p w:rsidR="00CD6FBA" w:rsidRDefault="00823D62">
          <w:pPr>
            <w:pStyle w:val="TM3"/>
            <w:tabs>
              <w:tab w:val="left" w:pos="1320"/>
              <w:tab w:val="right" w:leader="dot" w:pos="9396"/>
            </w:tabs>
            <w:rPr>
              <w:rFonts w:eastAsiaTheme="minorEastAsia"/>
              <w:noProof/>
            </w:rPr>
          </w:pPr>
          <w:hyperlink w:anchor="_Toc196483744" w:history="1">
            <w:r w:rsidR="00CD6FBA" w:rsidRPr="00CC2122">
              <w:rPr>
                <w:rStyle w:val="Lienhypertexte"/>
                <w:rFonts w:ascii="Times New Roman" w:hAnsi="Times New Roman" w:cs="Times New Roman"/>
                <w:b/>
                <w:noProof/>
                <w:lang w:val="fr-FR"/>
              </w:rPr>
              <w:t>2.1.2.</w:t>
            </w:r>
            <w:r w:rsidR="00CD6FBA">
              <w:rPr>
                <w:rFonts w:eastAsiaTheme="minorEastAsia"/>
                <w:noProof/>
              </w:rPr>
              <w:tab/>
            </w:r>
            <w:r w:rsidR="00CD6FBA" w:rsidRPr="00CC2122">
              <w:rPr>
                <w:rStyle w:val="Lienhypertexte"/>
                <w:rFonts w:ascii="Times New Roman" w:hAnsi="Times New Roman" w:cs="Times New Roman"/>
                <w:b/>
                <w:noProof/>
                <w:lang w:val="fr-FR"/>
              </w:rPr>
              <w:t>Définitions de la blockchain</w:t>
            </w:r>
            <w:r w:rsidR="00CD6FBA">
              <w:rPr>
                <w:noProof/>
                <w:webHidden/>
              </w:rPr>
              <w:tab/>
            </w:r>
            <w:r w:rsidR="00CD6FBA">
              <w:rPr>
                <w:noProof/>
                <w:webHidden/>
              </w:rPr>
              <w:fldChar w:fldCharType="begin"/>
            </w:r>
            <w:r w:rsidR="00CD6FBA">
              <w:rPr>
                <w:noProof/>
                <w:webHidden/>
              </w:rPr>
              <w:instrText xml:space="preserve"> PAGEREF _Toc196483744 \h </w:instrText>
            </w:r>
            <w:r w:rsidR="00CD6FBA">
              <w:rPr>
                <w:noProof/>
                <w:webHidden/>
              </w:rPr>
            </w:r>
            <w:r w:rsidR="00CD6FBA">
              <w:rPr>
                <w:noProof/>
                <w:webHidden/>
              </w:rPr>
              <w:fldChar w:fldCharType="separate"/>
            </w:r>
            <w:r w:rsidR="00DA3F6F">
              <w:rPr>
                <w:noProof/>
                <w:webHidden/>
              </w:rPr>
              <w:t>10</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45" w:history="1">
            <w:r w:rsidR="00CD6FBA" w:rsidRPr="00CC2122">
              <w:rPr>
                <w:rStyle w:val="Lienhypertexte"/>
                <w:rFonts w:ascii="Times New Roman" w:eastAsiaTheme="majorEastAsia" w:hAnsi="Times New Roman" w:cs="Times New Roman"/>
                <w:b/>
                <w:noProof/>
                <w:lang w:val="fr-FR"/>
              </w:rPr>
              <w:t>2.2.</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Types de blockchain</w:t>
            </w:r>
            <w:r w:rsidR="00CD6FBA">
              <w:rPr>
                <w:noProof/>
                <w:webHidden/>
              </w:rPr>
              <w:tab/>
            </w:r>
            <w:r w:rsidR="00CD6FBA">
              <w:rPr>
                <w:noProof/>
                <w:webHidden/>
              </w:rPr>
              <w:fldChar w:fldCharType="begin"/>
            </w:r>
            <w:r w:rsidR="00CD6FBA">
              <w:rPr>
                <w:noProof/>
                <w:webHidden/>
              </w:rPr>
              <w:instrText xml:space="preserve"> PAGEREF _Toc196483745 \h </w:instrText>
            </w:r>
            <w:r w:rsidR="00CD6FBA">
              <w:rPr>
                <w:noProof/>
                <w:webHidden/>
              </w:rPr>
            </w:r>
            <w:r w:rsidR="00CD6FBA">
              <w:rPr>
                <w:noProof/>
                <w:webHidden/>
              </w:rPr>
              <w:fldChar w:fldCharType="separate"/>
            </w:r>
            <w:r w:rsidR="00DA3F6F">
              <w:rPr>
                <w:noProof/>
                <w:webHidden/>
              </w:rPr>
              <w:t>11</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46" w:history="1">
            <w:r w:rsidR="00CD6FBA" w:rsidRPr="00CC2122">
              <w:rPr>
                <w:rStyle w:val="Lienhypertexte"/>
                <w:rFonts w:ascii="Times New Roman" w:eastAsiaTheme="majorEastAsia" w:hAnsi="Times New Roman" w:cs="Times New Roman"/>
                <w:b/>
                <w:noProof/>
                <w:lang w:val="fr-FR"/>
              </w:rPr>
              <w:t>2.3.</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Architecture de la blockchain</w:t>
            </w:r>
            <w:r w:rsidR="00CD6FBA">
              <w:rPr>
                <w:noProof/>
                <w:webHidden/>
              </w:rPr>
              <w:tab/>
            </w:r>
            <w:r w:rsidR="00CD6FBA">
              <w:rPr>
                <w:noProof/>
                <w:webHidden/>
              </w:rPr>
              <w:fldChar w:fldCharType="begin"/>
            </w:r>
            <w:r w:rsidR="00CD6FBA">
              <w:rPr>
                <w:noProof/>
                <w:webHidden/>
              </w:rPr>
              <w:instrText xml:space="preserve"> PAGEREF _Toc196483746 \h </w:instrText>
            </w:r>
            <w:r w:rsidR="00CD6FBA">
              <w:rPr>
                <w:noProof/>
                <w:webHidden/>
              </w:rPr>
            </w:r>
            <w:r w:rsidR="00CD6FBA">
              <w:rPr>
                <w:noProof/>
                <w:webHidden/>
              </w:rPr>
              <w:fldChar w:fldCharType="separate"/>
            </w:r>
            <w:r w:rsidR="00DA3F6F">
              <w:rPr>
                <w:noProof/>
                <w:webHidden/>
              </w:rPr>
              <w:t>14</w:t>
            </w:r>
            <w:r w:rsidR="00CD6FBA">
              <w:rPr>
                <w:noProof/>
                <w:webHidden/>
              </w:rPr>
              <w:fldChar w:fldCharType="end"/>
            </w:r>
          </w:hyperlink>
        </w:p>
        <w:p w:rsidR="00CD6FBA" w:rsidRDefault="00823D62">
          <w:pPr>
            <w:pStyle w:val="TM3"/>
            <w:tabs>
              <w:tab w:val="left" w:pos="1320"/>
              <w:tab w:val="right" w:leader="dot" w:pos="9396"/>
            </w:tabs>
            <w:rPr>
              <w:rFonts w:eastAsiaTheme="minorEastAsia"/>
              <w:noProof/>
            </w:rPr>
          </w:pPr>
          <w:hyperlink w:anchor="_Toc196483747" w:history="1">
            <w:r w:rsidR="00CD6FBA" w:rsidRPr="00CC2122">
              <w:rPr>
                <w:rStyle w:val="Lienhypertexte"/>
                <w:rFonts w:ascii="Times New Roman" w:hAnsi="Times New Roman" w:cs="Times New Roman"/>
                <w:b/>
                <w:noProof/>
                <w:lang w:val="fr-FR"/>
              </w:rPr>
              <w:t>2.3.1.</w:t>
            </w:r>
            <w:r w:rsidR="00CD6FBA">
              <w:rPr>
                <w:rFonts w:eastAsiaTheme="minorEastAsia"/>
                <w:noProof/>
              </w:rPr>
              <w:tab/>
            </w:r>
            <w:r w:rsidR="00CD6FBA" w:rsidRPr="00CC2122">
              <w:rPr>
                <w:rStyle w:val="Lienhypertexte"/>
                <w:rFonts w:ascii="Times New Roman" w:hAnsi="Times New Roman" w:cs="Times New Roman"/>
                <w:b/>
                <w:noProof/>
                <w:lang w:val="fr-FR"/>
              </w:rPr>
              <w:t>Structure de la blockchain</w:t>
            </w:r>
            <w:r w:rsidR="00CD6FBA">
              <w:rPr>
                <w:noProof/>
                <w:webHidden/>
              </w:rPr>
              <w:tab/>
            </w:r>
            <w:r w:rsidR="00CD6FBA">
              <w:rPr>
                <w:noProof/>
                <w:webHidden/>
              </w:rPr>
              <w:fldChar w:fldCharType="begin"/>
            </w:r>
            <w:r w:rsidR="00CD6FBA">
              <w:rPr>
                <w:noProof/>
                <w:webHidden/>
              </w:rPr>
              <w:instrText xml:space="preserve"> PAGEREF _Toc196483747 \h </w:instrText>
            </w:r>
            <w:r w:rsidR="00CD6FBA">
              <w:rPr>
                <w:noProof/>
                <w:webHidden/>
              </w:rPr>
            </w:r>
            <w:r w:rsidR="00CD6FBA">
              <w:rPr>
                <w:noProof/>
                <w:webHidden/>
              </w:rPr>
              <w:fldChar w:fldCharType="separate"/>
            </w:r>
            <w:r w:rsidR="00DA3F6F">
              <w:rPr>
                <w:noProof/>
                <w:webHidden/>
              </w:rPr>
              <w:t>15</w:t>
            </w:r>
            <w:r w:rsidR="00CD6FBA">
              <w:rPr>
                <w:noProof/>
                <w:webHidden/>
              </w:rPr>
              <w:fldChar w:fldCharType="end"/>
            </w:r>
          </w:hyperlink>
        </w:p>
        <w:p w:rsidR="00CD6FBA" w:rsidRDefault="00823D62">
          <w:pPr>
            <w:pStyle w:val="TM3"/>
            <w:tabs>
              <w:tab w:val="left" w:pos="1320"/>
              <w:tab w:val="right" w:leader="dot" w:pos="9396"/>
            </w:tabs>
            <w:rPr>
              <w:rFonts w:eastAsiaTheme="minorEastAsia"/>
              <w:noProof/>
            </w:rPr>
          </w:pPr>
          <w:hyperlink w:anchor="_Toc196483748" w:history="1">
            <w:r w:rsidR="00CD6FBA" w:rsidRPr="00CC2122">
              <w:rPr>
                <w:rStyle w:val="Lienhypertexte"/>
                <w:rFonts w:ascii="Times New Roman" w:hAnsi="Times New Roman" w:cs="Times New Roman"/>
                <w:b/>
                <w:noProof/>
                <w:lang w:val="fr-FR"/>
              </w:rPr>
              <w:t>2.3.2.</w:t>
            </w:r>
            <w:r w:rsidR="00CD6FBA">
              <w:rPr>
                <w:rFonts w:eastAsiaTheme="minorEastAsia"/>
                <w:noProof/>
              </w:rPr>
              <w:tab/>
            </w:r>
            <w:r w:rsidR="00CD6FBA" w:rsidRPr="00CC2122">
              <w:rPr>
                <w:rStyle w:val="Lienhypertexte"/>
                <w:rFonts w:ascii="Times New Roman" w:hAnsi="Times New Roman" w:cs="Times New Roman"/>
                <w:b/>
                <w:noProof/>
                <w:lang w:val="fr-FR"/>
              </w:rPr>
              <w:t>Fonctionnement de la blockchain</w:t>
            </w:r>
            <w:r w:rsidR="00CD6FBA">
              <w:rPr>
                <w:noProof/>
                <w:webHidden/>
              </w:rPr>
              <w:tab/>
            </w:r>
            <w:r w:rsidR="00CD6FBA">
              <w:rPr>
                <w:noProof/>
                <w:webHidden/>
              </w:rPr>
              <w:fldChar w:fldCharType="begin"/>
            </w:r>
            <w:r w:rsidR="00CD6FBA">
              <w:rPr>
                <w:noProof/>
                <w:webHidden/>
              </w:rPr>
              <w:instrText xml:space="preserve"> PAGEREF _Toc196483748 \h </w:instrText>
            </w:r>
            <w:r w:rsidR="00CD6FBA">
              <w:rPr>
                <w:noProof/>
                <w:webHidden/>
              </w:rPr>
            </w:r>
            <w:r w:rsidR="00CD6FBA">
              <w:rPr>
                <w:noProof/>
                <w:webHidden/>
              </w:rPr>
              <w:fldChar w:fldCharType="separate"/>
            </w:r>
            <w:r w:rsidR="00DA3F6F">
              <w:rPr>
                <w:noProof/>
                <w:webHidden/>
              </w:rPr>
              <w:t>17</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49" w:history="1">
            <w:r w:rsidR="00CD6FBA" w:rsidRPr="00CC2122">
              <w:rPr>
                <w:rStyle w:val="Lienhypertexte"/>
                <w:rFonts w:ascii="Times New Roman" w:eastAsiaTheme="majorEastAsia" w:hAnsi="Times New Roman" w:cs="Times New Roman"/>
                <w:b/>
                <w:noProof/>
                <w:lang w:val="fr-FR"/>
              </w:rPr>
              <w:t>2.4.</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Protocoles de consensus</w:t>
            </w:r>
            <w:r w:rsidR="00CD6FBA">
              <w:rPr>
                <w:noProof/>
                <w:webHidden/>
              </w:rPr>
              <w:tab/>
            </w:r>
            <w:r w:rsidR="00CD6FBA">
              <w:rPr>
                <w:noProof/>
                <w:webHidden/>
              </w:rPr>
              <w:fldChar w:fldCharType="begin"/>
            </w:r>
            <w:r w:rsidR="00CD6FBA">
              <w:rPr>
                <w:noProof/>
                <w:webHidden/>
              </w:rPr>
              <w:instrText xml:space="preserve"> PAGEREF _Toc196483749 \h </w:instrText>
            </w:r>
            <w:r w:rsidR="00CD6FBA">
              <w:rPr>
                <w:noProof/>
                <w:webHidden/>
              </w:rPr>
            </w:r>
            <w:r w:rsidR="00CD6FBA">
              <w:rPr>
                <w:noProof/>
                <w:webHidden/>
              </w:rPr>
              <w:fldChar w:fldCharType="separate"/>
            </w:r>
            <w:r w:rsidR="00DA3F6F">
              <w:rPr>
                <w:noProof/>
                <w:webHidden/>
              </w:rPr>
              <w:t>19</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50" w:history="1">
            <w:r w:rsidR="00CD6FBA" w:rsidRPr="00CC2122">
              <w:rPr>
                <w:rStyle w:val="Lienhypertexte"/>
                <w:rFonts w:ascii="Times New Roman" w:eastAsiaTheme="majorEastAsia" w:hAnsi="Times New Roman" w:cs="Times New Roman"/>
                <w:b/>
                <w:noProof/>
                <w:lang w:val="fr-FR"/>
              </w:rPr>
              <w:t>2.5.</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Smart contracts (contrats intelligents)</w:t>
            </w:r>
            <w:r w:rsidR="00CD6FBA">
              <w:rPr>
                <w:noProof/>
                <w:webHidden/>
              </w:rPr>
              <w:tab/>
            </w:r>
            <w:r w:rsidR="00CD6FBA">
              <w:rPr>
                <w:noProof/>
                <w:webHidden/>
              </w:rPr>
              <w:fldChar w:fldCharType="begin"/>
            </w:r>
            <w:r w:rsidR="00CD6FBA">
              <w:rPr>
                <w:noProof/>
                <w:webHidden/>
              </w:rPr>
              <w:instrText xml:space="preserve"> PAGEREF _Toc196483750 \h </w:instrText>
            </w:r>
            <w:r w:rsidR="00CD6FBA">
              <w:rPr>
                <w:noProof/>
                <w:webHidden/>
              </w:rPr>
            </w:r>
            <w:r w:rsidR="00CD6FBA">
              <w:rPr>
                <w:noProof/>
                <w:webHidden/>
              </w:rPr>
              <w:fldChar w:fldCharType="separate"/>
            </w:r>
            <w:r w:rsidR="00DA3F6F">
              <w:rPr>
                <w:noProof/>
                <w:webHidden/>
              </w:rPr>
              <w:t>21</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51" w:history="1">
            <w:r w:rsidR="00CD6FBA" w:rsidRPr="00CC2122">
              <w:rPr>
                <w:rStyle w:val="Lienhypertexte"/>
                <w:rFonts w:ascii="Times New Roman" w:eastAsiaTheme="majorEastAsia" w:hAnsi="Times New Roman" w:cs="Times New Roman"/>
                <w:b/>
                <w:noProof/>
                <w:lang w:val="fr-FR"/>
              </w:rPr>
              <w:t>2.6.</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Exemple de blockchain : Ethereum</w:t>
            </w:r>
            <w:r w:rsidR="00CD6FBA">
              <w:rPr>
                <w:noProof/>
                <w:webHidden/>
              </w:rPr>
              <w:tab/>
            </w:r>
            <w:r w:rsidR="00CD6FBA">
              <w:rPr>
                <w:noProof/>
                <w:webHidden/>
              </w:rPr>
              <w:fldChar w:fldCharType="begin"/>
            </w:r>
            <w:r w:rsidR="00CD6FBA">
              <w:rPr>
                <w:noProof/>
                <w:webHidden/>
              </w:rPr>
              <w:instrText xml:space="preserve"> PAGEREF _Toc196483751 \h </w:instrText>
            </w:r>
            <w:r w:rsidR="00CD6FBA">
              <w:rPr>
                <w:noProof/>
                <w:webHidden/>
              </w:rPr>
            </w:r>
            <w:r w:rsidR="00CD6FBA">
              <w:rPr>
                <w:noProof/>
                <w:webHidden/>
              </w:rPr>
              <w:fldChar w:fldCharType="separate"/>
            </w:r>
            <w:r w:rsidR="00DA3F6F">
              <w:rPr>
                <w:noProof/>
                <w:webHidden/>
              </w:rPr>
              <w:t>23</w:t>
            </w:r>
            <w:r w:rsidR="00CD6FBA">
              <w:rPr>
                <w:noProof/>
                <w:webHidden/>
              </w:rPr>
              <w:fldChar w:fldCharType="end"/>
            </w:r>
          </w:hyperlink>
        </w:p>
        <w:p w:rsidR="00CD6FBA" w:rsidRDefault="00823D62">
          <w:pPr>
            <w:pStyle w:val="TM3"/>
            <w:tabs>
              <w:tab w:val="left" w:pos="1320"/>
              <w:tab w:val="right" w:leader="dot" w:pos="9396"/>
            </w:tabs>
            <w:rPr>
              <w:rFonts w:eastAsiaTheme="minorEastAsia"/>
              <w:noProof/>
            </w:rPr>
          </w:pPr>
          <w:hyperlink w:anchor="_Toc196483752" w:history="1">
            <w:r w:rsidR="00CD6FBA" w:rsidRPr="00CC2122">
              <w:rPr>
                <w:rStyle w:val="Lienhypertexte"/>
                <w:rFonts w:ascii="Times New Roman" w:hAnsi="Times New Roman" w:cs="Times New Roman"/>
                <w:b/>
                <w:noProof/>
                <w:lang w:val="fr-FR"/>
              </w:rPr>
              <w:t>2.6.1.</w:t>
            </w:r>
            <w:r w:rsidR="00CD6FBA">
              <w:rPr>
                <w:rFonts w:eastAsiaTheme="minorEastAsia"/>
                <w:noProof/>
              </w:rPr>
              <w:tab/>
            </w:r>
            <w:r w:rsidR="00CD6FBA" w:rsidRPr="00CC2122">
              <w:rPr>
                <w:rStyle w:val="Lienhypertexte"/>
                <w:rFonts w:ascii="Times New Roman" w:hAnsi="Times New Roman" w:cs="Times New Roman"/>
                <w:b/>
                <w:noProof/>
                <w:lang w:val="fr-FR"/>
              </w:rPr>
              <w:t>Historique et évolution d’Ethereum</w:t>
            </w:r>
            <w:r w:rsidR="00CD6FBA">
              <w:rPr>
                <w:noProof/>
                <w:webHidden/>
              </w:rPr>
              <w:tab/>
            </w:r>
            <w:r w:rsidR="00CD6FBA">
              <w:rPr>
                <w:noProof/>
                <w:webHidden/>
              </w:rPr>
              <w:fldChar w:fldCharType="begin"/>
            </w:r>
            <w:r w:rsidR="00CD6FBA">
              <w:rPr>
                <w:noProof/>
                <w:webHidden/>
              </w:rPr>
              <w:instrText xml:space="preserve"> PAGEREF _Toc196483752 \h </w:instrText>
            </w:r>
            <w:r w:rsidR="00CD6FBA">
              <w:rPr>
                <w:noProof/>
                <w:webHidden/>
              </w:rPr>
            </w:r>
            <w:r w:rsidR="00CD6FBA">
              <w:rPr>
                <w:noProof/>
                <w:webHidden/>
              </w:rPr>
              <w:fldChar w:fldCharType="separate"/>
            </w:r>
            <w:r w:rsidR="00DA3F6F">
              <w:rPr>
                <w:noProof/>
                <w:webHidden/>
              </w:rPr>
              <w:t>23</w:t>
            </w:r>
            <w:r w:rsidR="00CD6FBA">
              <w:rPr>
                <w:noProof/>
                <w:webHidden/>
              </w:rPr>
              <w:fldChar w:fldCharType="end"/>
            </w:r>
          </w:hyperlink>
        </w:p>
        <w:p w:rsidR="00CD6FBA" w:rsidRDefault="00823D62">
          <w:pPr>
            <w:pStyle w:val="TM3"/>
            <w:tabs>
              <w:tab w:val="left" w:pos="1320"/>
              <w:tab w:val="right" w:leader="dot" w:pos="9396"/>
            </w:tabs>
            <w:rPr>
              <w:rFonts w:eastAsiaTheme="minorEastAsia"/>
              <w:noProof/>
            </w:rPr>
          </w:pPr>
          <w:hyperlink w:anchor="_Toc196483753" w:history="1">
            <w:r w:rsidR="00CD6FBA" w:rsidRPr="00CC2122">
              <w:rPr>
                <w:rStyle w:val="Lienhypertexte"/>
                <w:rFonts w:ascii="Times New Roman" w:hAnsi="Times New Roman" w:cs="Times New Roman"/>
                <w:b/>
                <w:noProof/>
                <w:lang w:val="fr-FR"/>
              </w:rPr>
              <w:t>2.6.2.</w:t>
            </w:r>
            <w:r w:rsidR="00CD6FBA">
              <w:rPr>
                <w:rFonts w:eastAsiaTheme="minorEastAsia"/>
                <w:noProof/>
              </w:rPr>
              <w:tab/>
            </w:r>
            <w:r w:rsidR="00CD6FBA" w:rsidRPr="00CC2122">
              <w:rPr>
                <w:rStyle w:val="Lienhypertexte"/>
                <w:rFonts w:ascii="Times New Roman" w:hAnsi="Times New Roman" w:cs="Times New Roman"/>
                <w:b/>
                <w:noProof/>
                <w:lang w:val="fr-FR"/>
              </w:rPr>
              <w:t>Architecture et fonctionnement d’Ethereum</w:t>
            </w:r>
            <w:r w:rsidR="00CD6FBA">
              <w:rPr>
                <w:noProof/>
                <w:webHidden/>
              </w:rPr>
              <w:tab/>
            </w:r>
            <w:r w:rsidR="00CD6FBA">
              <w:rPr>
                <w:noProof/>
                <w:webHidden/>
              </w:rPr>
              <w:fldChar w:fldCharType="begin"/>
            </w:r>
            <w:r w:rsidR="00CD6FBA">
              <w:rPr>
                <w:noProof/>
                <w:webHidden/>
              </w:rPr>
              <w:instrText xml:space="preserve"> PAGEREF _Toc196483753 \h </w:instrText>
            </w:r>
            <w:r w:rsidR="00CD6FBA">
              <w:rPr>
                <w:noProof/>
                <w:webHidden/>
              </w:rPr>
            </w:r>
            <w:r w:rsidR="00CD6FBA">
              <w:rPr>
                <w:noProof/>
                <w:webHidden/>
              </w:rPr>
              <w:fldChar w:fldCharType="separate"/>
            </w:r>
            <w:r w:rsidR="00DA3F6F">
              <w:rPr>
                <w:noProof/>
                <w:webHidden/>
              </w:rPr>
              <w:t>24</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54" w:history="1">
            <w:r w:rsidR="00CD6FBA" w:rsidRPr="00CC2122">
              <w:rPr>
                <w:rStyle w:val="Lienhypertexte"/>
                <w:rFonts w:ascii="Times New Roman" w:eastAsiaTheme="majorEastAsia" w:hAnsi="Times New Roman" w:cs="Times New Roman"/>
                <w:b/>
                <w:noProof/>
                <w:lang w:val="fr-FR"/>
              </w:rPr>
              <w:t>CHAPITRE 3 : ÉTAT DE L’ART SUR L’AUTHENTIFICATION DES DOCUMENTS À L’AIDE DE LA BLOCKCHAIN</w:t>
            </w:r>
            <w:r w:rsidR="00CD6FBA">
              <w:rPr>
                <w:noProof/>
                <w:webHidden/>
              </w:rPr>
              <w:tab/>
            </w:r>
            <w:r w:rsidR="00CD6FBA">
              <w:rPr>
                <w:noProof/>
                <w:webHidden/>
              </w:rPr>
              <w:fldChar w:fldCharType="begin"/>
            </w:r>
            <w:r w:rsidR="00CD6FBA">
              <w:rPr>
                <w:noProof/>
                <w:webHidden/>
              </w:rPr>
              <w:instrText xml:space="preserve"> PAGEREF _Toc196483754 \h </w:instrText>
            </w:r>
            <w:r w:rsidR="00CD6FBA">
              <w:rPr>
                <w:noProof/>
                <w:webHidden/>
              </w:rPr>
            </w:r>
            <w:r w:rsidR="00CD6FBA">
              <w:rPr>
                <w:noProof/>
                <w:webHidden/>
              </w:rPr>
              <w:fldChar w:fldCharType="separate"/>
            </w:r>
            <w:r w:rsidR="00DA3F6F">
              <w:rPr>
                <w:noProof/>
                <w:webHidden/>
              </w:rPr>
              <w:t>33</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55" w:history="1">
            <w:r w:rsidR="00CD6FBA" w:rsidRPr="00CC2122">
              <w:rPr>
                <w:rStyle w:val="Lienhypertexte"/>
                <w:rFonts w:ascii="Times New Roman" w:eastAsiaTheme="majorEastAsia" w:hAnsi="Times New Roman" w:cs="Times New Roman"/>
                <w:b/>
                <w:noProof/>
                <w:lang w:val="fr-FR"/>
              </w:rPr>
              <w:t>3.1.</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Authentification de documents</w:t>
            </w:r>
            <w:r w:rsidR="00CD6FBA">
              <w:rPr>
                <w:noProof/>
                <w:webHidden/>
              </w:rPr>
              <w:tab/>
            </w:r>
            <w:r w:rsidR="00CD6FBA">
              <w:rPr>
                <w:noProof/>
                <w:webHidden/>
              </w:rPr>
              <w:fldChar w:fldCharType="begin"/>
            </w:r>
            <w:r w:rsidR="00CD6FBA">
              <w:rPr>
                <w:noProof/>
                <w:webHidden/>
              </w:rPr>
              <w:instrText xml:space="preserve"> PAGEREF _Toc196483755 \h </w:instrText>
            </w:r>
            <w:r w:rsidR="00CD6FBA">
              <w:rPr>
                <w:noProof/>
                <w:webHidden/>
              </w:rPr>
            </w:r>
            <w:r w:rsidR="00CD6FBA">
              <w:rPr>
                <w:noProof/>
                <w:webHidden/>
              </w:rPr>
              <w:fldChar w:fldCharType="separate"/>
            </w:r>
            <w:r w:rsidR="00DA3F6F">
              <w:rPr>
                <w:noProof/>
                <w:webHidden/>
              </w:rPr>
              <w:t>33</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56" w:history="1">
            <w:r w:rsidR="00CD6FBA" w:rsidRPr="00CC2122">
              <w:rPr>
                <w:rStyle w:val="Lienhypertexte"/>
                <w:rFonts w:ascii="Times New Roman" w:eastAsiaTheme="majorEastAsia" w:hAnsi="Times New Roman" w:cs="Times New Roman"/>
                <w:b/>
                <w:noProof/>
                <w:lang w:val="fr-FR"/>
              </w:rPr>
              <w:t>3.2.</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Méthodes d’authentification de documents</w:t>
            </w:r>
            <w:r w:rsidR="00CD6FBA">
              <w:rPr>
                <w:noProof/>
                <w:webHidden/>
              </w:rPr>
              <w:tab/>
            </w:r>
            <w:r w:rsidR="00CD6FBA">
              <w:rPr>
                <w:noProof/>
                <w:webHidden/>
              </w:rPr>
              <w:fldChar w:fldCharType="begin"/>
            </w:r>
            <w:r w:rsidR="00CD6FBA">
              <w:rPr>
                <w:noProof/>
                <w:webHidden/>
              </w:rPr>
              <w:instrText xml:space="preserve"> PAGEREF _Toc196483756 \h </w:instrText>
            </w:r>
            <w:r w:rsidR="00CD6FBA">
              <w:rPr>
                <w:noProof/>
                <w:webHidden/>
              </w:rPr>
            </w:r>
            <w:r w:rsidR="00CD6FBA">
              <w:rPr>
                <w:noProof/>
                <w:webHidden/>
              </w:rPr>
              <w:fldChar w:fldCharType="separate"/>
            </w:r>
            <w:r w:rsidR="00DA3F6F">
              <w:rPr>
                <w:noProof/>
                <w:webHidden/>
              </w:rPr>
              <w:t>34</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57" w:history="1">
            <w:r w:rsidR="00CD6FBA" w:rsidRPr="00CC2122">
              <w:rPr>
                <w:rStyle w:val="Lienhypertexte"/>
                <w:rFonts w:ascii="Times New Roman" w:eastAsiaTheme="majorEastAsia" w:hAnsi="Times New Roman" w:cs="Times New Roman"/>
                <w:b/>
                <w:noProof/>
                <w:lang w:val="fr-FR"/>
              </w:rPr>
              <w:t>3.3.</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Travaux existants sur l’authentification de documents à l’aide de la blockchain</w:t>
            </w:r>
            <w:r w:rsidR="00CD6FBA">
              <w:rPr>
                <w:noProof/>
                <w:webHidden/>
              </w:rPr>
              <w:tab/>
            </w:r>
            <w:r w:rsidR="00CD6FBA">
              <w:rPr>
                <w:noProof/>
                <w:webHidden/>
              </w:rPr>
              <w:fldChar w:fldCharType="begin"/>
            </w:r>
            <w:r w:rsidR="00CD6FBA">
              <w:rPr>
                <w:noProof/>
                <w:webHidden/>
              </w:rPr>
              <w:instrText xml:space="preserve"> PAGEREF _Toc196483757 \h </w:instrText>
            </w:r>
            <w:r w:rsidR="00CD6FBA">
              <w:rPr>
                <w:noProof/>
                <w:webHidden/>
              </w:rPr>
            </w:r>
            <w:r w:rsidR="00CD6FBA">
              <w:rPr>
                <w:noProof/>
                <w:webHidden/>
              </w:rPr>
              <w:fldChar w:fldCharType="separate"/>
            </w:r>
            <w:r w:rsidR="00DA3F6F">
              <w:rPr>
                <w:noProof/>
                <w:webHidden/>
              </w:rPr>
              <w:t>39</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58" w:history="1">
            <w:r w:rsidR="00CD6FBA" w:rsidRPr="00CC2122">
              <w:rPr>
                <w:rStyle w:val="Lienhypertexte"/>
                <w:rFonts w:ascii="Times New Roman" w:eastAsiaTheme="majorEastAsia" w:hAnsi="Times New Roman" w:cs="Times New Roman"/>
                <w:b/>
                <w:noProof/>
                <w:lang w:val="fr-FR"/>
              </w:rPr>
              <w:t>3.4.</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Discussion</w:t>
            </w:r>
            <w:r w:rsidR="00CD6FBA">
              <w:rPr>
                <w:noProof/>
                <w:webHidden/>
              </w:rPr>
              <w:tab/>
            </w:r>
            <w:r w:rsidR="00CD6FBA">
              <w:rPr>
                <w:noProof/>
                <w:webHidden/>
              </w:rPr>
              <w:fldChar w:fldCharType="begin"/>
            </w:r>
            <w:r w:rsidR="00CD6FBA">
              <w:rPr>
                <w:noProof/>
                <w:webHidden/>
              </w:rPr>
              <w:instrText xml:space="preserve"> PAGEREF _Toc196483758 \h </w:instrText>
            </w:r>
            <w:r w:rsidR="00CD6FBA">
              <w:rPr>
                <w:noProof/>
                <w:webHidden/>
              </w:rPr>
            </w:r>
            <w:r w:rsidR="00CD6FBA">
              <w:rPr>
                <w:noProof/>
                <w:webHidden/>
              </w:rPr>
              <w:fldChar w:fldCharType="separate"/>
            </w:r>
            <w:r w:rsidR="00DA3F6F">
              <w:rPr>
                <w:noProof/>
                <w:webHidden/>
              </w:rPr>
              <w:t>42</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59" w:history="1">
            <w:r w:rsidR="00CD6FBA" w:rsidRPr="00CC2122">
              <w:rPr>
                <w:rStyle w:val="Lienhypertexte"/>
                <w:rFonts w:ascii="Times New Roman" w:eastAsiaTheme="majorEastAsia" w:hAnsi="Times New Roman" w:cs="Times New Roman"/>
                <w:b/>
                <w:noProof/>
                <w:lang w:val="fr-FR"/>
              </w:rPr>
              <w:t>CHAPITRE 4 : APPROCHE D’AUTHENTIFICATION DE DOCUMENTS À L’AIDE DE LA BLOCKCHAIN</w:t>
            </w:r>
            <w:r w:rsidR="00CD6FBA">
              <w:rPr>
                <w:noProof/>
                <w:webHidden/>
              </w:rPr>
              <w:tab/>
            </w:r>
            <w:r w:rsidR="00CD6FBA">
              <w:rPr>
                <w:noProof/>
                <w:webHidden/>
              </w:rPr>
              <w:fldChar w:fldCharType="begin"/>
            </w:r>
            <w:r w:rsidR="00CD6FBA">
              <w:rPr>
                <w:noProof/>
                <w:webHidden/>
              </w:rPr>
              <w:instrText xml:space="preserve"> PAGEREF _Toc196483759 \h </w:instrText>
            </w:r>
            <w:r w:rsidR="00CD6FBA">
              <w:rPr>
                <w:noProof/>
                <w:webHidden/>
              </w:rPr>
            </w:r>
            <w:r w:rsidR="00CD6FBA">
              <w:rPr>
                <w:noProof/>
                <w:webHidden/>
              </w:rPr>
              <w:fldChar w:fldCharType="separate"/>
            </w:r>
            <w:r w:rsidR="00DA3F6F">
              <w:rPr>
                <w:noProof/>
                <w:webHidden/>
              </w:rPr>
              <w:t>46</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60" w:history="1">
            <w:r w:rsidR="00CD6FBA" w:rsidRPr="00CC2122">
              <w:rPr>
                <w:rStyle w:val="Lienhypertexte"/>
                <w:rFonts w:ascii="Times New Roman" w:hAnsi="Times New Roman" w:cs="Times New Roman"/>
                <w:b/>
                <w:noProof/>
                <w:lang w:val="fr-FR"/>
              </w:rPr>
              <w:t>4.1.</w:t>
            </w:r>
            <w:r w:rsidR="00CD6FBA">
              <w:rPr>
                <w:rFonts w:eastAsiaTheme="minorEastAsia"/>
                <w:noProof/>
              </w:rPr>
              <w:tab/>
            </w:r>
            <w:r w:rsidR="00CD6FBA" w:rsidRPr="00CC2122">
              <w:rPr>
                <w:rStyle w:val="Lienhypertexte"/>
                <w:rFonts w:ascii="Times New Roman" w:hAnsi="Times New Roman" w:cs="Times New Roman"/>
                <w:b/>
                <w:noProof/>
                <w:lang w:val="fr-FR"/>
              </w:rPr>
              <w:t>Type de document administratif et exigences fonctionnelles</w:t>
            </w:r>
            <w:r w:rsidR="00CD6FBA">
              <w:rPr>
                <w:noProof/>
                <w:webHidden/>
              </w:rPr>
              <w:tab/>
            </w:r>
            <w:r w:rsidR="00CD6FBA">
              <w:rPr>
                <w:noProof/>
                <w:webHidden/>
              </w:rPr>
              <w:fldChar w:fldCharType="begin"/>
            </w:r>
            <w:r w:rsidR="00CD6FBA">
              <w:rPr>
                <w:noProof/>
                <w:webHidden/>
              </w:rPr>
              <w:instrText xml:space="preserve"> PAGEREF _Toc196483760 \h </w:instrText>
            </w:r>
            <w:r w:rsidR="00CD6FBA">
              <w:rPr>
                <w:noProof/>
                <w:webHidden/>
              </w:rPr>
            </w:r>
            <w:r w:rsidR="00CD6FBA">
              <w:rPr>
                <w:noProof/>
                <w:webHidden/>
              </w:rPr>
              <w:fldChar w:fldCharType="separate"/>
            </w:r>
            <w:r w:rsidR="00DA3F6F">
              <w:rPr>
                <w:noProof/>
                <w:webHidden/>
              </w:rPr>
              <w:t>46</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61" w:history="1">
            <w:r w:rsidR="00CD6FBA" w:rsidRPr="00CC2122">
              <w:rPr>
                <w:rStyle w:val="Lienhypertexte"/>
                <w:rFonts w:ascii="Times New Roman" w:hAnsi="Times New Roman" w:cs="Times New Roman"/>
                <w:b/>
                <w:noProof/>
                <w:lang w:val="fr-FR"/>
              </w:rPr>
              <w:t>4.2.</w:t>
            </w:r>
            <w:r w:rsidR="00CD6FBA">
              <w:rPr>
                <w:rFonts w:eastAsiaTheme="minorEastAsia"/>
                <w:noProof/>
              </w:rPr>
              <w:tab/>
            </w:r>
            <w:r w:rsidR="00CD6FBA" w:rsidRPr="00CC2122">
              <w:rPr>
                <w:rStyle w:val="Lienhypertexte"/>
                <w:rFonts w:ascii="Times New Roman" w:hAnsi="Times New Roman" w:cs="Times New Roman"/>
                <w:b/>
                <w:noProof/>
                <w:lang w:val="fr-FR"/>
              </w:rPr>
              <w:t>Procédé d’authentification de document à l’aide de la blockchain</w:t>
            </w:r>
            <w:r w:rsidR="00CD6FBA">
              <w:rPr>
                <w:noProof/>
                <w:webHidden/>
              </w:rPr>
              <w:tab/>
            </w:r>
            <w:r w:rsidR="00CD6FBA">
              <w:rPr>
                <w:noProof/>
                <w:webHidden/>
              </w:rPr>
              <w:fldChar w:fldCharType="begin"/>
            </w:r>
            <w:r w:rsidR="00CD6FBA">
              <w:rPr>
                <w:noProof/>
                <w:webHidden/>
              </w:rPr>
              <w:instrText xml:space="preserve"> PAGEREF _Toc196483761 \h </w:instrText>
            </w:r>
            <w:r w:rsidR="00CD6FBA">
              <w:rPr>
                <w:noProof/>
                <w:webHidden/>
              </w:rPr>
            </w:r>
            <w:r w:rsidR="00CD6FBA">
              <w:rPr>
                <w:noProof/>
                <w:webHidden/>
              </w:rPr>
              <w:fldChar w:fldCharType="separate"/>
            </w:r>
            <w:r w:rsidR="00DA3F6F">
              <w:rPr>
                <w:noProof/>
                <w:webHidden/>
              </w:rPr>
              <w:t>46</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62" w:history="1">
            <w:r w:rsidR="00CD6FBA" w:rsidRPr="00CC2122">
              <w:rPr>
                <w:rStyle w:val="Lienhypertexte"/>
                <w:rFonts w:ascii="Times New Roman" w:eastAsiaTheme="majorEastAsia" w:hAnsi="Times New Roman" w:cs="Times New Roman"/>
                <w:b/>
                <w:noProof/>
                <w:lang w:val="fr-FR"/>
              </w:rPr>
              <w:t>CHAPITRE 5 : IMPLÉMENTATION DE L’APPROCHE</w:t>
            </w:r>
            <w:r w:rsidR="00CD6FBA">
              <w:rPr>
                <w:noProof/>
                <w:webHidden/>
              </w:rPr>
              <w:tab/>
            </w:r>
            <w:r w:rsidR="00CD6FBA">
              <w:rPr>
                <w:noProof/>
                <w:webHidden/>
              </w:rPr>
              <w:fldChar w:fldCharType="begin"/>
            </w:r>
            <w:r w:rsidR="00CD6FBA">
              <w:rPr>
                <w:noProof/>
                <w:webHidden/>
              </w:rPr>
              <w:instrText xml:space="preserve"> PAGEREF _Toc196483762 \h </w:instrText>
            </w:r>
            <w:r w:rsidR="00CD6FBA">
              <w:rPr>
                <w:noProof/>
                <w:webHidden/>
              </w:rPr>
            </w:r>
            <w:r w:rsidR="00CD6FBA">
              <w:rPr>
                <w:noProof/>
                <w:webHidden/>
              </w:rPr>
              <w:fldChar w:fldCharType="separate"/>
            </w:r>
            <w:r w:rsidR="00DA3F6F">
              <w:rPr>
                <w:noProof/>
                <w:webHidden/>
              </w:rPr>
              <w:t>53</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63" w:history="1">
            <w:r w:rsidR="00CD6FBA" w:rsidRPr="00CC2122">
              <w:rPr>
                <w:rStyle w:val="Lienhypertexte"/>
                <w:rFonts w:ascii="Times New Roman" w:eastAsiaTheme="majorEastAsia" w:hAnsi="Times New Roman" w:cs="Times New Roman"/>
                <w:b/>
                <w:noProof/>
                <w:lang w:val="fr-FR"/>
              </w:rPr>
              <w:t>5.1.</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Protocole d’implémentation</w:t>
            </w:r>
            <w:r w:rsidR="00CD6FBA">
              <w:rPr>
                <w:noProof/>
                <w:webHidden/>
              </w:rPr>
              <w:tab/>
            </w:r>
            <w:r w:rsidR="00CD6FBA">
              <w:rPr>
                <w:noProof/>
                <w:webHidden/>
              </w:rPr>
              <w:fldChar w:fldCharType="begin"/>
            </w:r>
            <w:r w:rsidR="00CD6FBA">
              <w:rPr>
                <w:noProof/>
                <w:webHidden/>
              </w:rPr>
              <w:instrText xml:space="preserve"> PAGEREF _Toc196483763 \h </w:instrText>
            </w:r>
            <w:r w:rsidR="00CD6FBA">
              <w:rPr>
                <w:noProof/>
                <w:webHidden/>
              </w:rPr>
            </w:r>
            <w:r w:rsidR="00CD6FBA">
              <w:rPr>
                <w:noProof/>
                <w:webHidden/>
              </w:rPr>
              <w:fldChar w:fldCharType="separate"/>
            </w:r>
            <w:r w:rsidR="00DA3F6F">
              <w:rPr>
                <w:noProof/>
                <w:webHidden/>
              </w:rPr>
              <w:t>53</w:t>
            </w:r>
            <w:r w:rsidR="00CD6FBA">
              <w:rPr>
                <w:noProof/>
                <w:webHidden/>
              </w:rPr>
              <w:fldChar w:fldCharType="end"/>
            </w:r>
          </w:hyperlink>
        </w:p>
        <w:p w:rsidR="00CD6FBA" w:rsidRDefault="00823D62">
          <w:pPr>
            <w:pStyle w:val="TM3"/>
            <w:tabs>
              <w:tab w:val="left" w:pos="1320"/>
              <w:tab w:val="right" w:leader="dot" w:pos="9396"/>
            </w:tabs>
            <w:rPr>
              <w:rFonts w:eastAsiaTheme="minorEastAsia"/>
              <w:noProof/>
            </w:rPr>
          </w:pPr>
          <w:hyperlink w:anchor="_Toc196483764" w:history="1">
            <w:r w:rsidR="00CD6FBA" w:rsidRPr="00CC2122">
              <w:rPr>
                <w:rStyle w:val="Lienhypertexte"/>
                <w:rFonts w:ascii="Times New Roman" w:hAnsi="Times New Roman" w:cs="Times New Roman"/>
                <w:b/>
                <w:noProof/>
                <w:lang w:val="fr-FR"/>
              </w:rPr>
              <w:t>5.1.1.</w:t>
            </w:r>
            <w:r w:rsidR="00CD6FBA">
              <w:rPr>
                <w:rFonts w:eastAsiaTheme="minorEastAsia"/>
                <w:noProof/>
              </w:rPr>
              <w:tab/>
            </w:r>
            <w:r w:rsidR="00CD6FBA" w:rsidRPr="00CC2122">
              <w:rPr>
                <w:rStyle w:val="Lienhypertexte"/>
                <w:rFonts w:ascii="Times New Roman" w:hAnsi="Times New Roman" w:cs="Times New Roman"/>
                <w:b/>
                <w:noProof/>
                <w:lang w:val="fr-FR"/>
              </w:rPr>
              <w:t>Analyse et conception de l’approche</w:t>
            </w:r>
            <w:r w:rsidR="00CD6FBA">
              <w:rPr>
                <w:noProof/>
                <w:webHidden/>
              </w:rPr>
              <w:tab/>
            </w:r>
            <w:r w:rsidR="00CD6FBA">
              <w:rPr>
                <w:noProof/>
                <w:webHidden/>
              </w:rPr>
              <w:fldChar w:fldCharType="begin"/>
            </w:r>
            <w:r w:rsidR="00CD6FBA">
              <w:rPr>
                <w:noProof/>
                <w:webHidden/>
              </w:rPr>
              <w:instrText xml:space="preserve"> PAGEREF _Toc196483764 \h </w:instrText>
            </w:r>
            <w:r w:rsidR="00CD6FBA">
              <w:rPr>
                <w:noProof/>
                <w:webHidden/>
              </w:rPr>
            </w:r>
            <w:r w:rsidR="00CD6FBA">
              <w:rPr>
                <w:noProof/>
                <w:webHidden/>
              </w:rPr>
              <w:fldChar w:fldCharType="separate"/>
            </w:r>
            <w:r w:rsidR="00DA3F6F">
              <w:rPr>
                <w:noProof/>
                <w:webHidden/>
              </w:rPr>
              <w:t>53</w:t>
            </w:r>
            <w:r w:rsidR="00CD6FBA">
              <w:rPr>
                <w:noProof/>
                <w:webHidden/>
              </w:rPr>
              <w:fldChar w:fldCharType="end"/>
            </w:r>
          </w:hyperlink>
        </w:p>
        <w:p w:rsidR="00CD6FBA" w:rsidRDefault="00823D62">
          <w:pPr>
            <w:pStyle w:val="TM3"/>
            <w:tabs>
              <w:tab w:val="left" w:pos="1320"/>
              <w:tab w:val="right" w:leader="dot" w:pos="9396"/>
            </w:tabs>
            <w:rPr>
              <w:rFonts w:eastAsiaTheme="minorEastAsia"/>
              <w:noProof/>
            </w:rPr>
          </w:pPr>
          <w:hyperlink w:anchor="_Toc196483765" w:history="1">
            <w:r w:rsidR="00CD6FBA" w:rsidRPr="00CC2122">
              <w:rPr>
                <w:rStyle w:val="Lienhypertexte"/>
                <w:rFonts w:ascii="Times New Roman" w:hAnsi="Times New Roman" w:cs="Times New Roman"/>
                <w:b/>
                <w:noProof/>
                <w:lang w:val="fr-FR"/>
              </w:rPr>
              <w:t>5.1.2.</w:t>
            </w:r>
            <w:r w:rsidR="00CD6FBA">
              <w:rPr>
                <w:rFonts w:eastAsiaTheme="minorEastAsia"/>
                <w:noProof/>
              </w:rPr>
              <w:tab/>
            </w:r>
            <w:r w:rsidR="00CD6FBA" w:rsidRPr="00CC2122">
              <w:rPr>
                <w:rStyle w:val="Lienhypertexte"/>
                <w:rFonts w:ascii="Times New Roman" w:hAnsi="Times New Roman" w:cs="Times New Roman"/>
                <w:b/>
                <w:noProof/>
                <w:lang w:val="fr-FR"/>
              </w:rPr>
              <w:t>Outils et technologies utilisés</w:t>
            </w:r>
            <w:r w:rsidR="00CD6FBA">
              <w:rPr>
                <w:noProof/>
                <w:webHidden/>
              </w:rPr>
              <w:tab/>
            </w:r>
            <w:r w:rsidR="00CD6FBA">
              <w:rPr>
                <w:noProof/>
                <w:webHidden/>
              </w:rPr>
              <w:fldChar w:fldCharType="begin"/>
            </w:r>
            <w:r w:rsidR="00CD6FBA">
              <w:rPr>
                <w:noProof/>
                <w:webHidden/>
              </w:rPr>
              <w:instrText xml:space="preserve"> PAGEREF _Toc196483765 \h </w:instrText>
            </w:r>
            <w:r w:rsidR="00CD6FBA">
              <w:rPr>
                <w:noProof/>
                <w:webHidden/>
              </w:rPr>
            </w:r>
            <w:r w:rsidR="00CD6FBA">
              <w:rPr>
                <w:noProof/>
                <w:webHidden/>
              </w:rPr>
              <w:fldChar w:fldCharType="separate"/>
            </w:r>
            <w:r w:rsidR="00DA3F6F">
              <w:rPr>
                <w:noProof/>
                <w:webHidden/>
              </w:rPr>
              <w:t>55</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66" w:history="1">
            <w:r w:rsidR="00CD6FBA" w:rsidRPr="00CC2122">
              <w:rPr>
                <w:rStyle w:val="Lienhypertexte"/>
                <w:rFonts w:ascii="Times New Roman" w:eastAsiaTheme="majorEastAsia" w:hAnsi="Times New Roman" w:cs="Times New Roman"/>
                <w:b/>
                <w:noProof/>
                <w:lang w:val="fr-FR"/>
              </w:rPr>
              <w:t>5.2.</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Présentation de la solution</w:t>
            </w:r>
            <w:r w:rsidR="00CD6FBA">
              <w:rPr>
                <w:noProof/>
                <w:webHidden/>
              </w:rPr>
              <w:tab/>
            </w:r>
            <w:r w:rsidR="00CD6FBA">
              <w:rPr>
                <w:noProof/>
                <w:webHidden/>
              </w:rPr>
              <w:fldChar w:fldCharType="begin"/>
            </w:r>
            <w:r w:rsidR="00CD6FBA">
              <w:rPr>
                <w:noProof/>
                <w:webHidden/>
              </w:rPr>
              <w:instrText xml:space="preserve"> PAGEREF _Toc196483766 \h </w:instrText>
            </w:r>
            <w:r w:rsidR="00CD6FBA">
              <w:rPr>
                <w:noProof/>
                <w:webHidden/>
              </w:rPr>
            </w:r>
            <w:r w:rsidR="00CD6FBA">
              <w:rPr>
                <w:noProof/>
                <w:webHidden/>
              </w:rPr>
              <w:fldChar w:fldCharType="separate"/>
            </w:r>
            <w:r w:rsidR="00DA3F6F">
              <w:rPr>
                <w:noProof/>
                <w:webHidden/>
              </w:rPr>
              <w:t>55</w:t>
            </w:r>
            <w:r w:rsidR="00CD6FBA">
              <w:rPr>
                <w:noProof/>
                <w:webHidden/>
              </w:rPr>
              <w:fldChar w:fldCharType="end"/>
            </w:r>
          </w:hyperlink>
        </w:p>
        <w:p w:rsidR="00CD6FBA" w:rsidRDefault="00823D62">
          <w:pPr>
            <w:pStyle w:val="TM2"/>
            <w:tabs>
              <w:tab w:val="left" w:pos="880"/>
              <w:tab w:val="right" w:leader="dot" w:pos="9396"/>
            </w:tabs>
            <w:rPr>
              <w:rFonts w:eastAsiaTheme="minorEastAsia"/>
              <w:noProof/>
            </w:rPr>
          </w:pPr>
          <w:hyperlink w:anchor="_Toc196483767" w:history="1">
            <w:r w:rsidR="00CD6FBA" w:rsidRPr="00CC2122">
              <w:rPr>
                <w:rStyle w:val="Lienhypertexte"/>
                <w:rFonts w:ascii="Times New Roman" w:eastAsiaTheme="majorEastAsia" w:hAnsi="Times New Roman" w:cs="Times New Roman"/>
                <w:b/>
                <w:noProof/>
                <w:lang w:val="fr-FR"/>
              </w:rPr>
              <w:t>5.3.</w:t>
            </w:r>
            <w:r w:rsidR="00CD6FBA">
              <w:rPr>
                <w:rFonts w:eastAsiaTheme="minorEastAsia"/>
                <w:noProof/>
              </w:rPr>
              <w:tab/>
            </w:r>
            <w:r w:rsidR="00CD6FBA" w:rsidRPr="00CC2122">
              <w:rPr>
                <w:rStyle w:val="Lienhypertexte"/>
                <w:rFonts w:ascii="Times New Roman" w:eastAsiaTheme="majorEastAsia" w:hAnsi="Times New Roman" w:cs="Times New Roman"/>
                <w:b/>
                <w:noProof/>
                <w:lang w:val="fr-FR"/>
              </w:rPr>
              <w:t>Discussion des résultats</w:t>
            </w:r>
            <w:r w:rsidR="00CD6FBA">
              <w:rPr>
                <w:noProof/>
                <w:webHidden/>
              </w:rPr>
              <w:tab/>
            </w:r>
            <w:r w:rsidR="00CD6FBA">
              <w:rPr>
                <w:noProof/>
                <w:webHidden/>
              </w:rPr>
              <w:fldChar w:fldCharType="begin"/>
            </w:r>
            <w:r w:rsidR="00CD6FBA">
              <w:rPr>
                <w:noProof/>
                <w:webHidden/>
              </w:rPr>
              <w:instrText xml:space="preserve"> PAGEREF _Toc196483767 \h </w:instrText>
            </w:r>
            <w:r w:rsidR="00CD6FBA">
              <w:rPr>
                <w:noProof/>
                <w:webHidden/>
              </w:rPr>
            </w:r>
            <w:r w:rsidR="00CD6FBA">
              <w:rPr>
                <w:noProof/>
                <w:webHidden/>
              </w:rPr>
              <w:fldChar w:fldCharType="separate"/>
            </w:r>
            <w:r w:rsidR="00DA3F6F">
              <w:rPr>
                <w:noProof/>
                <w:webHidden/>
              </w:rPr>
              <w:t>55</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68" w:history="1">
            <w:r w:rsidR="00CD6FBA" w:rsidRPr="00CC2122">
              <w:rPr>
                <w:rStyle w:val="Lienhypertexte"/>
                <w:rFonts w:ascii="Times New Roman" w:eastAsiaTheme="majorEastAsia" w:hAnsi="Times New Roman" w:cs="Times New Roman"/>
                <w:b/>
                <w:noProof/>
                <w:lang w:val="fr-FR"/>
              </w:rPr>
              <w:t>CONCLUSION ET PERSPECTIVES</w:t>
            </w:r>
            <w:r w:rsidR="00CD6FBA">
              <w:rPr>
                <w:noProof/>
                <w:webHidden/>
              </w:rPr>
              <w:tab/>
            </w:r>
            <w:r w:rsidR="00CD6FBA">
              <w:rPr>
                <w:noProof/>
                <w:webHidden/>
              </w:rPr>
              <w:fldChar w:fldCharType="begin"/>
            </w:r>
            <w:r w:rsidR="00CD6FBA">
              <w:rPr>
                <w:noProof/>
                <w:webHidden/>
              </w:rPr>
              <w:instrText xml:space="preserve"> PAGEREF _Toc196483768 \h </w:instrText>
            </w:r>
            <w:r w:rsidR="00CD6FBA">
              <w:rPr>
                <w:noProof/>
                <w:webHidden/>
              </w:rPr>
            </w:r>
            <w:r w:rsidR="00CD6FBA">
              <w:rPr>
                <w:noProof/>
                <w:webHidden/>
              </w:rPr>
              <w:fldChar w:fldCharType="separate"/>
            </w:r>
            <w:r w:rsidR="00DA3F6F">
              <w:rPr>
                <w:noProof/>
                <w:webHidden/>
              </w:rPr>
              <w:t>57</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69" w:history="1">
            <w:r w:rsidR="00CD6FBA" w:rsidRPr="00CC2122">
              <w:rPr>
                <w:rStyle w:val="Lienhypertexte"/>
                <w:rFonts w:ascii="Times New Roman" w:eastAsiaTheme="majorEastAsia" w:hAnsi="Times New Roman" w:cs="Times New Roman"/>
                <w:b/>
                <w:noProof/>
                <w:lang w:val="fr-FR"/>
              </w:rPr>
              <w:t>RÉFÉRENCES</w:t>
            </w:r>
            <w:r w:rsidR="00CD6FBA">
              <w:rPr>
                <w:noProof/>
                <w:webHidden/>
              </w:rPr>
              <w:tab/>
            </w:r>
            <w:r w:rsidR="00CD6FBA">
              <w:rPr>
                <w:noProof/>
                <w:webHidden/>
              </w:rPr>
              <w:fldChar w:fldCharType="begin"/>
            </w:r>
            <w:r w:rsidR="00CD6FBA">
              <w:rPr>
                <w:noProof/>
                <w:webHidden/>
              </w:rPr>
              <w:instrText xml:space="preserve"> PAGEREF _Toc196483769 \h </w:instrText>
            </w:r>
            <w:r w:rsidR="00CD6FBA">
              <w:rPr>
                <w:noProof/>
                <w:webHidden/>
              </w:rPr>
            </w:r>
            <w:r w:rsidR="00CD6FBA">
              <w:rPr>
                <w:noProof/>
                <w:webHidden/>
              </w:rPr>
              <w:fldChar w:fldCharType="separate"/>
            </w:r>
            <w:r w:rsidR="00DA3F6F">
              <w:rPr>
                <w:noProof/>
                <w:webHidden/>
              </w:rPr>
              <w:t>58</w:t>
            </w:r>
            <w:r w:rsidR="00CD6FBA">
              <w:rPr>
                <w:noProof/>
                <w:webHidden/>
              </w:rPr>
              <w:fldChar w:fldCharType="end"/>
            </w:r>
          </w:hyperlink>
        </w:p>
        <w:p w:rsidR="00CD6FBA" w:rsidRDefault="00823D62">
          <w:pPr>
            <w:pStyle w:val="TM1"/>
            <w:tabs>
              <w:tab w:val="right" w:leader="dot" w:pos="9396"/>
            </w:tabs>
            <w:rPr>
              <w:rFonts w:eastAsiaTheme="minorEastAsia"/>
              <w:noProof/>
            </w:rPr>
          </w:pPr>
          <w:hyperlink w:anchor="_Toc196483770" w:history="1">
            <w:r w:rsidR="00CD6FBA" w:rsidRPr="00CC2122">
              <w:rPr>
                <w:rStyle w:val="Lienhypertexte"/>
                <w:rFonts w:ascii="Times New Roman" w:eastAsiaTheme="majorEastAsia" w:hAnsi="Times New Roman" w:cs="Times New Roman"/>
                <w:b/>
                <w:noProof/>
                <w:lang w:val="fr-FR"/>
              </w:rPr>
              <w:t>ANNEXES</w:t>
            </w:r>
            <w:r w:rsidR="00CD6FBA">
              <w:rPr>
                <w:noProof/>
                <w:webHidden/>
              </w:rPr>
              <w:tab/>
            </w:r>
            <w:r w:rsidR="00CD6FBA">
              <w:rPr>
                <w:noProof/>
                <w:webHidden/>
              </w:rPr>
              <w:fldChar w:fldCharType="begin"/>
            </w:r>
            <w:r w:rsidR="00CD6FBA">
              <w:rPr>
                <w:noProof/>
                <w:webHidden/>
              </w:rPr>
              <w:instrText xml:space="preserve"> PAGEREF _Toc196483770 \h </w:instrText>
            </w:r>
            <w:r w:rsidR="00CD6FBA">
              <w:rPr>
                <w:noProof/>
                <w:webHidden/>
              </w:rPr>
            </w:r>
            <w:r w:rsidR="00CD6FBA">
              <w:rPr>
                <w:noProof/>
                <w:webHidden/>
              </w:rPr>
              <w:fldChar w:fldCharType="separate"/>
            </w:r>
            <w:r w:rsidR="00DA3F6F">
              <w:rPr>
                <w:noProof/>
                <w:webHidden/>
              </w:rPr>
              <w:t>61</w:t>
            </w:r>
            <w:r w:rsidR="00CD6FBA">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6483732"/>
      <w:r w:rsidRPr="008A0357">
        <w:rPr>
          <w:rFonts w:ascii="Times New Roman" w:eastAsiaTheme="majorEastAsia" w:hAnsi="Times New Roman" w:cs="Times New Roman"/>
          <w:b/>
          <w:sz w:val="24"/>
          <w:szCs w:val="24"/>
          <w:lang w:val="fr-FR"/>
        </w:rPr>
        <w:lastRenderedPageBreak/>
        <w:t>LISTE DES FIGURES</w:t>
      </w:r>
      <w:bookmarkEnd w:id="6"/>
      <w:bookmarkEnd w:id="7"/>
    </w:p>
    <w:p w:rsidR="00ED094C"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6497269" w:history="1">
        <w:r w:rsidR="00ED094C" w:rsidRPr="00D062F9">
          <w:rPr>
            <w:rStyle w:val="Lienhypertexte"/>
            <w:rFonts w:ascii="Times New Roman" w:hAnsi="Times New Roman" w:cs="Times New Roman"/>
            <w:b/>
            <w:noProof/>
            <w:lang w:val="fr-FR"/>
          </w:rPr>
          <w:t>Figure 1</w:t>
        </w:r>
        <w:r w:rsidR="00ED094C" w:rsidRPr="00D062F9">
          <w:rPr>
            <w:rStyle w:val="Lienhypertexte"/>
            <w:rFonts w:ascii="Times New Roman" w:hAnsi="Times New Roman" w:cs="Times New Roman"/>
            <w:noProof/>
            <w:lang w:val="fr-FR"/>
          </w:rPr>
          <w:t> : Projet de chronogramme des travaux</w:t>
        </w:r>
        <w:r w:rsidR="00ED094C">
          <w:rPr>
            <w:noProof/>
            <w:webHidden/>
          </w:rPr>
          <w:tab/>
        </w:r>
        <w:r w:rsidR="00ED094C">
          <w:rPr>
            <w:noProof/>
            <w:webHidden/>
          </w:rPr>
          <w:fldChar w:fldCharType="begin"/>
        </w:r>
        <w:r w:rsidR="00ED094C">
          <w:rPr>
            <w:noProof/>
            <w:webHidden/>
          </w:rPr>
          <w:instrText xml:space="preserve"> PAGEREF _Toc196497269 \h </w:instrText>
        </w:r>
        <w:r w:rsidR="00ED094C">
          <w:rPr>
            <w:noProof/>
            <w:webHidden/>
          </w:rPr>
        </w:r>
        <w:r w:rsidR="00ED094C">
          <w:rPr>
            <w:noProof/>
            <w:webHidden/>
          </w:rPr>
          <w:fldChar w:fldCharType="separate"/>
        </w:r>
        <w:r w:rsidR="00DA3F6F">
          <w:rPr>
            <w:noProof/>
            <w:webHidden/>
          </w:rPr>
          <w:t>6</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70" w:history="1">
        <w:r w:rsidR="00ED094C" w:rsidRPr="00D062F9">
          <w:rPr>
            <w:rStyle w:val="Lienhypertexte"/>
            <w:rFonts w:ascii="Times New Roman" w:hAnsi="Times New Roman" w:cs="Times New Roman"/>
            <w:b/>
            <w:noProof/>
            <w:lang w:val="fr-FR"/>
          </w:rPr>
          <w:t>Figure 2</w:t>
        </w:r>
        <w:r w:rsidR="00ED094C" w:rsidRPr="00D062F9">
          <w:rPr>
            <w:rStyle w:val="Lienhypertexte"/>
            <w:rFonts w:ascii="Times New Roman" w:hAnsi="Times New Roman" w:cs="Times New Roman"/>
            <w:noProof/>
            <w:lang w:val="fr-FR"/>
          </w:rPr>
          <w:t xml:space="preserve"> : Réseau basé sur les Serveurs vs Réseau P2P</w:t>
        </w:r>
        <w:r w:rsidR="00ED094C">
          <w:rPr>
            <w:noProof/>
            <w:webHidden/>
          </w:rPr>
          <w:tab/>
        </w:r>
        <w:r w:rsidR="00ED094C">
          <w:rPr>
            <w:noProof/>
            <w:webHidden/>
          </w:rPr>
          <w:fldChar w:fldCharType="begin"/>
        </w:r>
        <w:r w:rsidR="00ED094C">
          <w:rPr>
            <w:noProof/>
            <w:webHidden/>
          </w:rPr>
          <w:instrText xml:space="preserve"> PAGEREF _Toc196497270 \h </w:instrText>
        </w:r>
        <w:r w:rsidR="00ED094C">
          <w:rPr>
            <w:noProof/>
            <w:webHidden/>
          </w:rPr>
        </w:r>
        <w:r w:rsidR="00ED094C">
          <w:rPr>
            <w:noProof/>
            <w:webHidden/>
          </w:rPr>
          <w:fldChar w:fldCharType="separate"/>
        </w:r>
        <w:r w:rsidR="00DA3F6F">
          <w:rPr>
            <w:noProof/>
            <w:webHidden/>
          </w:rPr>
          <w:t>15</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71" w:history="1">
        <w:r w:rsidR="00ED094C" w:rsidRPr="00D062F9">
          <w:rPr>
            <w:rStyle w:val="Lienhypertexte"/>
            <w:rFonts w:ascii="Times New Roman" w:hAnsi="Times New Roman" w:cs="Times New Roman"/>
            <w:b/>
            <w:noProof/>
            <w:lang w:val="fr-FR"/>
          </w:rPr>
          <w:t>Figure 3</w:t>
        </w:r>
        <w:r w:rsidR="00ED094C" w:rsidRPr="00D062F9">
          <w:rPr>
            <w:rStyle w:val="Lienhypertexte"/>
            <w:rFonts w:ascii="Times New Roman" w:hAnsi="Times New Roman" w:cs="Times New Roman"/>
            <w:noProof/>
            <w:lang w:val="fr-FR"/>
          </w:rPr>
          <w:t xml:space="preserve"> : Exemple d'entête d'un bloc</w:t>
        </w:r>
        <w:r w:rsidR="00ED094C">
          <w:rPr>
            <w:noProof/>
            <w:webHidden/>
          </w:rPr>
          <w:tab/>
        </w:r>
        <w:r w:rsidR="00ED094C">
          <w:rPr>
            <w:noProof/>
            <w:webHidden/>
          </w:rPr>
          <w:fldChar w:fldCharType="begin"/>
        </w:r>
        <w:r w:rsidR="00ED094C">
          <w:rPr>
            <w:noProof/>
            <w:webHidden/>
          </w:rPr>
          <w:instrText xml:space="preserve"> PAGEREF _Toc196497271 \h </w:instrText>
        </w:r>
        <w:r w:rsidR="00ED094C">
          <w:rPr>
            <w:noProof/>
            <w:webHidden/>
          </w:rPr>
        </w:r>
        <w:r w:rsidR="00ED094C">
          <w:rPr>
            <w:noProof/>
            <w:webHidden/>
          </w:rPr>
          <w:fldChar w:fldCharType="separate"/>
        </w:r>
        <w:r w:rsidR="00DA3F6F">
          <w:rPr>
            <w:noProof/>
            <w:webHidden/>
          </w:rPr>
          <w:t>16</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72" w:history="1">
        <w:r w:rsidR="00ED094C" w:rsidRPr="00D062F9">
          <w:rPr>
            <w:rStyle w:val="Lienhypertexte"/>
            <w:rFonts w:ascii="Times New Roman" w:hAnsi="Times New Roman" w:cs="Times New Roman"/>
            <w:b/>
            <w:noProof/>
            <w:lang w:val="fr-FR"/>
          </w:rPr>
          <w:t>Figure 4</w:t>
        </w:r>
        <w:r w:rsidR="00ED094C" w:rsidRPr="00D062F9">
          <w:rPr>
            <w:rStyle w:val="Lienhypertexte"/>
            <w:rFonts w:ascii="Times New Roman" w:hAnsi="Times New Roman" w:cs="Times New Roman"/>
            <w:noProof/>
            <w:lang w:val="fr-FR"/>
          </w:rPr>
          <w:t xml:space="preserve"> : Schéma simplifié d'une chaîne de blocs</w:t>
        </w:r>
        <w:r w:rsidR="00ED094C">
          <w:rPr>
            <w:noProof/>
            <w:webHidden/>
          </w:rPr>
          <w:tab/>
        </w:r>
        <w:r w:rsidR="00ED094C">
          <w:rPr>
            <w:noProof/>
            <w:webHidden/>
          </w:rPr>
          <w:fldChar w:fldCharType="begin"/>
        </w:r>
        <w:r w:rsidR="00ED094C">
          <w:rPr>
            <w:noProof/>
            <w:webHidden/>
          </w:rPr>
          <w:instrText xml:space="preserve"> PAGEREF _Toc196497272 \h </w:instrText>
        </w:r>
        <w:r w:rsidR="00ED094C">
          <w:rPr>
            <w:noProof/>
            <w:webHidden/>
          </w:rPr>
        </w:r>
        <w:r w:rsidR="00ED094C">
          <w:rPr>
            <w:noProof/>
            <w:webHidden/>
          </w:rPr>
          <w:fldChar w:fldCharType="separate"/>
        </w:r>
        <w:r w:rsidR="00DA3F6F">
          <w:rPr>
            <w:noProof/>
            <w:webHidden/>
          </w:rPr>
          <w:t>16</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73" w:history="1">
        <w:r w:rsidR="00ED094C" w:rsidRPr="00D062F9">
          <w:rPr>
            <w:rStyle w:val="Lienhypertexte"/>
            <w:rFonts w:ascii="Times New Roman" w:hAnsi="Times New Roman" w:cs="Times New Roman"/>
            <w:b/>
            <w:noProof/>
            <w:lang w:val="fr-FR"/>
          </w:rPr>
          <w:t>Figure 5 :</w:t>
        </w:r>
        <w:r w:rsidR="00ED094C" w:rsidRPr="00D062F9">
          <w:rPr>
            <w:rStyle w:val="Lienhypertexte"/>
            <w:rFonts w:ascii="Times New Roman" w:hAnsi="Times New Roman" w:cs="Times New Roman"/>
            <w:noProof/>
            <w:lang w:val="fr-FR"/>
          </w:rPr>
          <w:t xml:space="preserve"> Mécanisme de fonctionnement global de la blockchain [20]</w:t>
        </w:r>
        <w:r w:rsidR="00ED094C">
          <w:rPr>
            <w:noProof/>
            <w:webHidden/>
          </w:rPr>
          <w:tab/>
        </w:r>
        <w:r w:rsidR="00ED094C">
          <w:rPr>
            <w:noProof/>
            <w:webHidden/>
          </w:rPr>
          <w:fldChar w:fldCharType="begin"/>
        </w:r>
        <w:r w:rsidR="00ED094C">
          <w:rPr>
            <w:noProof/>
            <w:webHidden/>
          </w:rPr>
          <w:instrText xml:space="preserve"> PAGEREF _Toc196497273 \h </w:instrText>
        </w:r>
        <w:r w:rsidR="00ED094C">
          <w:rPr>
            <w:noProof/>
            <w:webHidden/>
          </w:rPr>
        </w:r>
        <w:r w:rsidR="00ED094C">
          <w:rPr>
            <w:noProof/>
            <w:webHidden/>
          </w:rPr>
          <w:fldChar w:fldCharType="separate"/>
        </w:r>
        <w:r w:rsidR="00DA3F6F">
          <w:rPr>
            <w:noProof/>
            <w:webHidden/>
          </w:rPr>
          <w:t>18</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74" w:history="1">
        <w:r w:rsidR="00ED094C" w:rsidRPr="00D062F9">
          <w:rPr>
            <w:rStyle w:val="Lienhypertexte"/>
            <w:rFonts w:ascii="Times New Roman" w:hAnsi="Times New Roman" w:cs="Times New Roman"/>
            <w:b/>
            <w:noProof/>
            <w:lang w:val="fr-FR"/>
          </w:rPr>
          <w:t>Figure 6</w:t>
        </w:r>
        <w:r w:rsidR="00ED094C" w:rsidRPr="00D062F9">
          <w:rPr>
            <w:rStyle w:val="Lienhypertexte"/>
            <w:rFonts w:ascii="Times New Roman" w:hAnsi="Times New Roman" w:cs="Times New Roman"/>
            <w:noProof/>
            <w:lang w:val="fr-FR"/>
          </w:rPr>
          <w:t xml:space="preserve"> : Exemple d’un contrat intelligent dénommé « Owner »</w:t>
        </w:r>
        <w:r w:rsidR="00ED094C">
          <w:rPr>
            <w:noProof/>
            <w:webHidden/>
          </w:rPr>
          <w:tab/>
        </w:r>
        <w:r w:rsidR="00ED094C">
          <w:rPr>
            <w:noProof/>
            <w:webHidden/>
          </w:rPr>
          <w:fldChar w:fldCharType="begin"/>
        </w:r>
        <w:r w:rsidR="00ED094C">
          <w:rPr>
            <w:noProof/>
            <w:webHidden/>
          </w:rPr>
          <w:instrText xml:space="preserve"> PAGEREF _Toc196497274 \h </w:instrText>
        </w:r>
        <w:r w:rsidR="00ED094C">
          <w:rPr>
            <w:noProof/>
            <w:webHidden/>
          </w:rPr>
        </w:r>
        <w:r w:rsidR="00ED094C">
          <w:rPr>
            <w:noProof/>
            <w:webHidden/>
          </w:rPr>
          <w:fldChar w:fldCharType="separate"/>
        </w:r>
        <w:r w:rsidR="00DA3F6F">
          <w:rPr>
            <w:noProof/>
            <w:webHidden/>
          </w:rPr>
          <w:t>22</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75" w:history="1">
        <w:r w:rsidR="00ED094C" w:rsidRPr="00D062F9">
          <w:rPr>
            <w:rStyle w:val="Lienhypertexte"/>
            <w:rFonts w:ascii="Times New Roman" w:hAnsi="Times New Roman" w:cs="Times New Roman"/>
            <w:b/>
            <w:noProof/>
            <w:lang w:val="fr-FR"/>
          </w:rPr>
          <w:t>Figure 7</w:t>
        </w:r>
        <w:r w:rsidR="00ED094C" w:rsidRPr="00D062F9">
          <w:rPr>
            <w:rStyle w:val="Lienhypertexte"/>
            <w:rFonts w:ascii="Times New Roman" w:hAnsi="Times New Roman" w:cs="Times New Roman"/>
            <w:noProof/>
            <w:lang w:val="fr-FR"/>
          </w:rPr>
          <w:t xml:space="preserve"> : Architecture en couches de la blockchain Ethereum [34]</w:t>
        </w:r>
        <w:r w:rsidR="00ED094C">
          <w:rPr>
            <w:noProof/>
            <w:webHidden/>
          </w:rPr>
          <w:tab/>
        </w:r>
        <w:r w:rsidR="00ED094C">
          <w:rPr>
            <w:noProof/>
            <w:webHidden/>
          </w:rPr>
          <w:fldChar w:fldCharType="begin"/>
        </w:r>
        <w:r w:rsidR="00ED094C">
          <w:rPr>
            <w:noProof/>
            <w:webHidden/>
          </w:rPr>
          <w:instrText xml:space="preserve"> PAGEREF _Toc196497275 \h </w:instrText>
        </w:r>
        <w:r w:rsidR="00ED094C">
          <w:rPr>
            <w:noProof/>
            <w:webHidden/>
          </w:rPr>
        </w:r>
        <w:r w:rsidR="00ED094C">
          <w:rPr>
            <w:noProof/>
            <w:webHidden/>
          </w:rPr>
          <w:fldChar w:fldCharType="separate"/>
        </w:r>
        <w:r w:rsidR="00DA3F6F">
          <w:rPr>
            <w:noProof/>
            <w:webHidden/>
          </w:rPr>
          <w:t>25</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76" w:history="1">
        <w:r w:rsidR="00ED094C" w:rsidRPr="00D062F9">
          <w:rPr>
            <w:rStyle w:val="Lienhypertexte"/>
            <w:rFonts w:ascii="Times New Roman" w:hAnsi="Times New Roman" w:cs="Times New Roman"/>
            <w:b/>
            <w:noProof/>
            <w:lang w:val="fr-FR"/>
          </w:rPr>
          <w:t>Figure 8</w:t>
        </w:r>
        <w:r w:rsidR="00ED094C" w:rsidRPr="00D062F9">
          <w:rPr>
            <w:rStyle w:val="Lienhypertexte"/>
            <w:rFonts w:ascii="Times New Roman" w:hAnsi="Times New Roman" w:cs="Times New Roman"/>
            <w:noProof/>
            <w:lang w:val="fr-FR"/>
          </w:rPr>
          <w:t xml:space="preserve"> :Schéma simplifié d'un nœud de moteur d’exécution couplé au client de consensus dans un réseau Ethereum</w:t>
        </w:r>
        <w:r w:rsidR="00ED094C">
          <w:rPr>
            <w:noProof/>
            <w:webHidden/>
          </w:rPr>
          <w:tab/>
        </w:r>
        <w:r w:rsidR="00ED094C">
          <w:rPr>
            <w:noProof/>
            <w:webHidden/>
          </w:rPr>
          <w:fldChar w:fldCharType="begin"/>
        </w:r>
        <w:r w:rsidR="00ED094C">
          <w:rPr>
            <w:noProof/>
            <w:webHidden/>
          </w:rPr>
          <w:instrText xml:space="preserve"> PAGEREF _Toc196497276 \h </w:instrText>
        </w:r>
        <w:r w:rsidR="00ED094C">
          <w:rPr>
            <w:noProof/>
            <w:webHidden/>
          </w:rPr>
        </w:r>
        <w:r w:rsidR="00ED094C">
          <w:rPr>
            <w:noProof/>
            <w:webHidden/>
          </w:rPr>
          <w:fldChar w:fldCharType="separate"/>
        </w:r>
        <w:r w:rsidR="00DA3F6F">
          <w:rPr>
            <w:noProof/>
            <w:webHidden/>
          </w:rPr>
          <w:t>26</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77" w:history="1">
        <w:r w:rsidR="00ED094C" w:rsidRPr="00D062F9">
          <w:rPr>
            <w:rStyle w:val="Lienhypertexte"/>
            <w:rFonts w:ascii="Times New Roman" w:hAnsi="Times New Roman" w:cs="Times New Roman"/>
            <w:b/>
            <w:noProof/>
            <w:lang w:val="fr-FR"/>
          </w:rPr>
          <w:t>Figure 9</w:t>
        </w:r>
        <w:r w:rsidR="00ED094C" w:rsidRPr="00D062F9">
          <w:rPr>
            <w:rStyle w:val="Lienhypertexte"/>
            <w:rFonts w:ascii="Times New Roman" w:hAnsi="Times New Roman" w:cs="Times New Roman"/>
            <w:noProof/>
            <w:lang w:val="fr-FR"/>
          </w:rPr>
          <w:t xml:space="preserve"> : Etat simplifié d'un compte Ethereum</w:t>
        </w:r>
        <w:r w:rsidR="00ED094C">
          <w:rPr>
            <w:noProof/>
            <w:webHidden/>
          </w:rPr>
          <w:tab/>
        </w:r>
        <w:r w:rsidR="00ED094C">
          <w:rPr>
            <w:noProof/>
            <w:webHidden/>
          </w:rPr>
          <w:fldChar w:fldCharType="begin"/>
        </w:r>
        <w:r w:rsidR="00ED094C">
          <w:rPr>
            <w:noProof/>
            <w:webHidden/>
          </w:rPr>
          <w:instrText xml:space="preserve"> PAGEREF _Toc196497277 \h </w:instrText>
        </w:r>
        <w:r w:rsidR="00ED094C">
          <w:rPr>
            <w:noProof/>
            <w:webHidden/>
          </w:rPr>
        </w:r>
        <w:r w:rsidR="00ED094C">
          <w:rPr>
            <w:noProof/>
            <w:webHidden/>
          </w:rPr>
          <w:fldChar w:fldCharType="separate"/>
        </w:r>
        <w:r w:rsidR="00DA3F6F">
          <w:rPr>
            <w:noProof/>
            <w:webHidden/>
          </w:rPr>
          <w:t>28</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78" w:history="1">
        <w:r w:rsidR="00ED094C" w:rsidRPr="00D062F9">
          <w:rPr>
            <w:rStyle w:val="Lienhypertexte"/>
            <w:rFonts w:ascii="Times New Roman" w:hAnsi="Times New Roman" w:cs="Times New Roman"/>
            <w:b/>
            <w:noProof/>
            <w:lang w:val="fr-FR"/>
          </w:rPr>
          <w:t>Figure 10</w:t>
        </w:r>
        <w:r w:rsidR="00ED094C" w:rsidRPr="00D062F9">
          <w:rPr>
            <w:rStyle w:val="Lienhypertexte"/>
            <w:rFonts w:ascii="Times New Roman" w:hAnsi="Times New Roman" w:cs="Times New Roman"/>
            <w:noProof/>
            <w:lang w:val="fr-FR"/>
          </w:rPr>
          <w:t xml:space="preserve"> : Phases constitutives de l'approche d'authentification de documents administratifs à l'aide de la blockchain Ethereum</w:t>
        </w:r>
        <w:r w:rsidR="00ED094C">
          <w:rPr>
            <w:noProof/>
            <w:webHidden/>
          </w:rPr>
          <w:tab/>
        </w:r>
        <w:r w:rsidR="00ED094C">
          <w:rPr>
            <w:noProof/>
            <w:webHidden/>
          </w:rPr>
          <w:fldChar w:fldCharType="begin"/>
        </w:r>
        <w:r w:rsidR="00ED094C">
          <w:rPr>
            <w:noProof/>
            <w:webHidden/>
          </w:rPr>
          <w:instrText xml:space="preserve"> PAGEREF _Toc196497278 \h </w:instrText>
        </w:r>
        <w:r w:rsidR="00ED094C">
          <w:rPr>
            <w:noProof/>
            <w:webHidden/>
          </w:rPr>
        </w:r>
        <w:r w:rsidR="00ED094C">
          <w:rPr>
            <w:noProof/>
            <w:webHidden/>
          </w:rPr>
          <w:fldChar w:fldCharType="separate"/>
        </w:r>
        <w:r w:rsidR="00DA3F6F">
          <w:rPr>
            <w:noProof/>
            <w:webHidden/>
          </w:rPr>
          <w:t>47</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79" w:history="1">
        <w:r w:rsidR="00ED094C" w:rsidRPr="00D062F9">
          <w:rPr>
            <w:rStyle w:val="Lienhypertexte"/>
            <w:rFonts w:ascii="Times New Roman" w:hAnsi="Times New Roman" w:cs="Times New Roman"/>
            <w:b/>
            <w:noProof/>
            <w:lang w:val="fr-FR"/>
          </w:rPr>
          <w:t>Figure 11</w:t>
        </w:r>
        <w:r w:rsidR="00ED094C" w:rsidRPr="00D062F9">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sidR="00ED094C">
          <w:rPr>
            <w:noProof/>
            <w:webHidden/>
          </w:rPr>
          <w:tab/>
        </w:r>
        <w:r w:rsidR="00ED094C">
          <w:rPr>
            <w:noProof/>
            <w:webHidden/>
          </w:rPr>
          <w:fldChar w:fldCharType="begin"/>
        </w:r>
        <w:r w:rsidR="00ED094C">
          <w:rPr>
            <w:noProof/>
            <w:webHidden/>
          </w:rPr>
          <w:instrText xml:space="preserve"> PAGEREF _Toc196497279 \h </w:instrText>
        </w:r>
        <w:r w:rsidR="00ED094C">
          <w:rPr>
            <w:noProof/>
            <w:webHidden/>
          </w:rPr>
        </w:r>
        <w:r w:rsidR="00ED094C">
          <w:rPr>
            <w:noProof/>
            <w:webHidden/>
          </w:rPr>
          <w:fldChar w:fldCharType="separate"/>
        </w:r>
        <w:r w:rsidR="00DA3F6F">
          <w:rPr>
            <w:noProof/>
            <w:webHidden/>
          </w:rPr>
          <w:t>49</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80" w:history="1">
        <w:r w:rsidR="00ED094C" w:rsidRPr="00D062F9">
          <w:rPr>
            <w:rStyle w:val="Lienhypertexte"/>
            <w:rFonts w:ascii="Times New Roman" w:hAnsi="Times New Roman" w:cs="Times New Roman"/>
            <w:b/>
            <w:noProof/>
            <w:lang w:val="fr-FR"/>
          </w:rPr>
          <w:t>Figure 12</w:t>
        </w:r>
        <w:r w:rsidR="00ED094C" w:rsidRPr="00D062F9">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sidR="00ED094C">
          <w:rPr>
            <w:noProof/>
            <w:webHidden/>
          </w:rPr>
          <w:tab/>
        </w:r>
        <w:r w:rsidR="00ED094C">
          <w:rPr>
            <w:noProof/>
            <w:webHidden/>
          </w:rPr>
          <w:fldChar w:fldCharType="begin"/>
        </w:r>
        <w:r w:rsidR="00ED094C">
          <w:rPr>
            <w:noProof/>
            <w:webHidden/>
          </w:rPr>
          <w:instrText xml:space="preserve"> PAGEREF _Toc196497280 \h </w:instrText>
        </w:r>
        <w:r w:rsidR="00ED094C">
          <w:rPr>
            <w:noProof/>
            <w:webHidden/>
          </w:rPr>
        </w:r>
        <w:r w:rsidR="00ED094C">
          <w:rPr>
            <w:noProof/>
            <w:webHidden/>
          </w:rPr>
          <w:fldChar w:fldCharType="separate"/>
        </w:r>
        <w:r w:rsidR="00DA3F6F">
          <w:rPr>
            <w:noProof/>
            <w:webHidden/>
          </w:rPr>
          <w:t>50</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81" w:history="1">
        <w:r w:rsidR="00ED094C" w:rsidRPr="00D062F9">
          <w:rPr>
            <w:rStyle w:val="Lienhypertexte"/>
            <w:rFonts w:ascii="Times New Roman" w:hAnsi="Times New Roman" w:cs="Times New Roman"/>
            <w:b/>
            <w:noProof/>
            <w:lang w:val="fr-FR"/>
          </w:rPr>
          <w:t>Figure 13</w:t>
        </w:r>
        <w:r w:rsidR="00ED094C" w:rsidRPr="00D062F9">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sidR="00ED094C">
          <w:rPr>
            <w:noProof/>
            <w:webHidden/>
          </w:rPr>
          <w:tab/>
        </w:r>
        <w:r w:rsidR="00ED094C">
          <w:rPr>
            <w:noProof/>
            <w:webHidden/>
          </w:rPr>
          <w:fldChar w:fldCharType="begin"/>
        </w:r>
        <w:r w:rsidR="00ED094C">
          <w:rPr>
            <w:noProof/>
            <w:webHidden/>
          </w:rPr>
          <w:instrText xml:space="preserve"> PAGEREF _Toc196497281 \h </w:instrText>
        </w:r>
        <w:r w:rsidR="00ED094C">
          <w:rPr>
            <w:noProof/>
            <w:webHidden/>
          </w:rPr>
        </w:r>
        <w:r w:rsidR="00ED094C">
          <w:rPr>
            <w:noProof/>
            <w:webHidden/>
          </w:rPr>
          <w:fldChar w:fldCharType="separate"/>
        </w:r>
        <w:r w:rsidR="00DA3F6F">
          <w:rPr>
            <w:noProof/>
            <w:webHidden/>
          </w:rPr>
          <w:t>50</w:t>
        </w:r>
        <w:r w:rsidR="00ED094C">
          <w:rPr>
            <w:noProof/>
            <w:webHidden/>
          </w:rPr>
          <w:fldChar w:fldCharType="end"/>
        </w:r>
      </w:hyperlink>
    </w:p>
    <w:p w:rsidR="00ED094C" w:rsidRDefault="00823D62">
      <w:pPr>
        <w:pStyle w:val="Tabledesillustrations"/>
        <w:tabs>
          <w:tab w:val="right" w:leader="dot" w:pos="9396"/>
        </w:tabs>
        <w:rPr>
          <w:rFonts w:eastAsiaTheme="minorEastAsia"/>
          <w:noProof/>
        </w:rPr>
      </w:pPr>
      <w:hyperlink w:anchor="_Toc196497282" w:history="1">
        <w:r w:rsidR="00ED094C" w:rsidRPr="00D062F9">
          <w:rPr>
            <w:rStyle w:val="Lienhypertexte"/>
            <w:rFonts w:ascii="Times New Roman" w:hAnsi="Times New Roman" w:cs="Times New Roman"/>
            <w:b/>
            <w:noProof/>
            <w:lang w:val="fr-FR"/>
          </w:rPr>
          <w:t>Figure 14</w:t>
        </w:r>
        <w:r w:rsidR="00ED094C" w:rsidRPr="00D062F9">
          <w:rPr>
            <w:rStyle w:val="Lienhypertexte"/>
            <w:rFonts w:ascii="Times New Roman" w:hAnsi="Times New Roman" w:cs="Times New Roman"/>
            <w:noProof/>
            <w:lang w:val="fr-FR"/>
          </w:rPr>
          <w:t xml:space="preserve"> : Diagramme de séquences d'enregistrement de document administratif dans Ethereum</w:t>
        </w:r>
        <w:r w:rsidR="00ED094C">
          <w:rPr>
            <w:noProof/>
            <w:webHidden/>
          </w:rPr>
          <w:tab/>
        </w:r>
        <w:r w:rsidR="00ED094C">
          <w:rPr>
            <w:noProof/>
            <w:webHidden/>
          </w:rPr>
          <w:fldChar w:fldCharType="begin"/>
        </w:r>
        <w:r w:rsidR="00ED094C">
          <w:rPr>
            <w:noProof/>
            <w:webHidden/>
          </w:rPr>
          <w:instrText xml:space="preserve"> PAGEREF _Toc196497282 \h </w:instrText>
        </w:r>
        <w:r w:rsidR="00ED094C">
          <w:rPr>
            <w:noProof/>
            <w:webHidden/>
          </w:rPr>
        </w:r>
        <w:r w:rsidR="00ED094C">
          <w:rPr>
            <w:noProof/>
            <w:webHidden/>
          </w:rPr>
          <w:fldChar w:fldCharType="separate"/>
        </w:r>
        <w:r w:rsidR="00DA3F6F">
          <w:rPr>
            <w:noProof/>
            <w:webHidden/>
          </w:rPr>
          <w:t>54</w:t>
        </w:r>
        <w:r w:rsidR="00ED094C">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6483733"/>
      <w:r w:rsidRPr="00F82EFA">
        <w:rPr>
          <w:rFonts w:ascii="Times New Roman" w:eastAsiaTheme="majorEastAsia" w:hAnsi="Times New Roman" w:cs="Times New Roman"/>
          <w:b/>
          <w:sz w:val="24"/>
          <w:szCs w:val="24"/>
          <w:lang w:val="fr-FR"/>
        </w:rPr>
        <w:lastRenderedPageBreak/>
        <w:t>LISTE DES TABLEAUX</w:t>
      </w:r>
      <w:bookmarkEnd w:id="8"/>
      <w:bookmarkEnd w:id="9"/>
    </w:p>
    <w:p w:rsidR="00BE60DC"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489120" w:history="1">
        <w:r w:rsidR="00BE60DC" w:rsidRPr="00CF0595">
          <w:rPr>
            <w:rStyle w:val="Lienhypertexte"/>
            <w:rFonts w:ascii="Times New Roman" w:hAnsi="Times New Roman" w:cs="Times New Roman"/>
            <w:b/>
            <w:noProof/>
            <w:lang w:val="fr-FR"/>
          </w:rPr>
          <w:t>Tableau 1</w:t>
        </w:r>
        <w:r w:rsidR="00BE60DC" w:rsidRPr="00CF0595">
          <w:rPr>
            <w:rStyle w:val="Lienhypertexte"/>
            <w:rFonts w:ascii="Times New Roman" w:hAnsi="Times New Roman" w:cs="Times New Roman"/>
            <w:noProof/>
            <w:lang w:val="fr-FR"/>
          </w:rPr>
          <w:t xml:space="preserve"> : Analyse comparative de quelques méthodes d'authentification de documents</w:t>
        </w:r>
        <w:r w:rsidR="00BE60DC">
          <w:rPr>
            <w:noProof/>
            <w:webHidden/>
          </w:rPr>
          <w:tab/>
        </w:r>
        <w:r w:rsidR="00BE60DC">
          <w:rPr>
            <w:noProof/>
            <w:webHidden/>
          </w:rPr>
          <w:fldChar w:fldCharType="begin"/>
        </w:r>
        <w:r w:rsidR="00BE60DC">
          <w:rPr>
            <w:noProof/>
            <w:webHidden/>
          </w:rPr>
          <w:instrText xml:space="preserve"> PAGEREF _Toc196489120 \h </w:instrText>
        </w:r>
        <w:r w:rsidR="00BE60DC">
          <w:rPr>
            <w:noProof/>
            <w:webHidden/>
          </w:rPr>
        </w:r>
        <w:r w:rsidR="00BE60DC">
          <w:rPr>
            <w:noProof/>
            <w:webHidden/>
          </w:rPr>
          <w:fldChar w:fldCharType="separate"/>
        </w:r>
        <w:r w:rsidR="00DA3F6F">
          <w:rPr>
            <w:noProof/>
            <w:webHidden/>
          </w:rPr>
          <w:t>37</w:t>
        </w:r>
        <w:r w:rsidR="00BE60DC">
          <w:rPr>
            <w:noProof/>
            <w:webHidden/>
          </w:rPr>
          <w:fldChar w:fldCharType="end"/>
        </w:r>
      </w:hyperlink>
    </w:p>
    <w:p w:rsidR="00BE60DC" w:rsidRDefault="00823D62">
      <w:pPr>
        <w:pStyle w:val="Tabledesillustrations"/>
        <w:tabs>
          <w:tab w:val="right" w:leader="dot" w:pos="9396"/>
        </w:tabs>
        <w:rPr>
          <w:rFonts w:eastAsiaTheme="minorEastAsia"/>
          <w:noProof/>
        </w:rPr>
      </w:pPr>
      <w:hyperlink w:anchor="_Toc196489121" w:history="1">
        <w:r w:rsidR="00BE60DC" w:rsidRPr="00CF0595">
          <w:rPr>
            <w:rStyle w:val="Lienhypertexte"/>
            <w:rFonts w:ascii="Times New Roman" w:hAnsi="Times New Roman" w:cs="Times New Roman"/>
            <w:b/>
            <w:noProof/>
            <w:lang w:val="fr-FR"/>
          </w:rPr>
          <w:t>Tableau 2</w:t>
        </w:r>
        <w:r w:rsidR="00BE60DC" w:rsidRPr="00CF0595">
          <w:rPr>
            <w:rStyle w:val="Lienhypertexte"/>
            <w:rFonts w:ascii="Times New Roman" w:hAnsi="Times New Roman" w:cs="Times New Roman"/>
            <w:noProof/>
            <w:lang w:val="fr-FR"/>
          </w:rPr>
          <w:t xml:space="preserve"> : Acteurs et rôles de la solution ADOBLOCK</w:t>
        </w:r>
        <w:r w:rsidR="00BE60DC">
          <w:rPr>
            <w:noProof/>
            <w:webHidden/>
          </w:rPr>
          <w:tab/>
        </w:r>
        <w:r w:rsidR="00BE60DC">
          <w:rPr>
            <w:noProof/>
            <w:webHidden/>
          </w:rPr>
          <w:fldChar w:fldCharType="begin"/>
        </w:r>
        <w:r w:rsidR="00BE60DC">
          <w:rPr>
            <w:noProof/>
            <w:webHidden/>
          </w:rPr>
          <w:instrText xml:space="preserve"> PAGEREF _Toc196489121 \h </w:instrText>
        </w:r>
        <w:r w:rsidR="00BE60DC">
          <w:rPr>
            <w:noProof/>
            <w:webHidden/>
          </w:rPr>
        </w:r>
        <w:r w:rsidR="00BE60DC">
          <w:rPr>
            <w:noProof/>
            <w:webHidden/>
          </w:rPr>
          <w:fldChar w:fldCharType="separate"/>
        </w:r>
        <w:r w:rsidR="00DA3F6F">
          <w:rPr>
            <w:noProof/>
            <w:webHidden/>
          </w:rPr>
          <w:t>53</w:t>
        </w:r>
        <w:r w:rsidR="00BE60DC">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6483734"/>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187A4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187A4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187A4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187A4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187A4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187A4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187A4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187A44"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187A44"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3" w:name="_Toc196483735"/>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rsidR="00F27936" w:rsidRDefault="00E0281E" w:rsidP="00B44383">
      <w:pPr>
        <w:spacing w:line="360" w:lineRule="auto"/>
        <w:ind w:firstLine="360"/>
        <w:jc w:val="both"/>
        <w:rPr>
          <w:rFonts w:ascii="Times New Roman" w:hAnsi="Times New Roman" w:cs="Times New Roman"/>
          <w:sz w:val="24"/>
          <w:szCs w:val="24"/>
          <w:lang w:val="fr-FR"/>
        </w:rPr>
      </w:pPr>
      <w:bookmarkStart w:id="14"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5" w:name="_Toc196483736"/>
      <w:r w:rsidRPr="00FE775C">
        <w:rPr>
          <w:rFonts w:ascii="Times New Roman" w:eastAsiaTheme="majorEastAsia" w:hAnsi="Times New Roman" w:cs="Times New Roman"/>
          <w:b/>
          <w:sz w:val="24"/>
          <w:szCs w:val="24"/>
          <w:lang w:val="fr-FR"/>
        </w:rPr>
        <w:t>Contexte et justification</w:t>
      </w:r>
      <w:bookmarkEnd w:id="14"/>
      <w:bookmarkEnd w:id="15"/>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84475250"/>
      <w:bookmarkStart w:id="17" w:name="_Toc196483737"/>
      <w:r w:rsidRPr="00FE775C">
        <w:rPr>
          <w:rFonts w:ascii="Times New Roman" w:eastAsiaTheme="majorEastAsia" w:hAnsi="Times New Roman" w:cs="Times New Roman"/>
          <w:b/>
          <w:sz w:val="24"/>
          <w:szCs w:val="24"/>
          <w:lang w:val="fr-FR"/>
        </w:rPr>
        <w:t>Problématique et hypothèses</w:t>
      </w:r>
      <w:bookmarkEnd w:id="16"/>
      <w:bookmarkEnd w:id="17"/>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8" w:name="_Toc184475251"/>
      <w:bookmarkStart w:id="19" w:name="_Toc196483738"/>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0" w:name="_Toc184475252"/>
      <w:bookmarkStart w:id="21" w:name="_Toc196483739"/>
      <w:r w:rsidRPr="0069219D">
        <w:rPr>
          <w:rFonts w:ascii="Times New Roman" w:eastAsiaTheme="majorEastAsia" w:hAnsi="Times New Roman" w:cs="Times New Roman"/>
          <w:b/>
          <w:sz w:val="24"/>
          <w:szCs w:val="24"/>
          <w:lang w:val="fr-FR"/>
        </w:rPr>
        <w:t>Résultats attendus</w:t>
      </w:r>
      <w:bookmarkEnd w:id="20"/>
      <w:bookmarkEnd w:id="21"/>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2" w:name="_Toc184475253"/>
      <w:bookmarkStart w:id="23" w:name="_Toc196483740"/>
      <w:r w:rsidRPr="0072410A">
        <w:rPr>
          <w:rFonts w:ascii="Times New Roman" w:eastAsiaTheme="majorEastAsia" w:hAnsi="Times New Roman" w:cs="Times New Roman"/>
          <w:b/>
          <w:sz w:val="24"/>
          <w:szCs w:val="24"/>
          <w:lang w:val="fr-FR"/>
        </w:rPr>
        <w:lastRenderedPageBreak/>
        <w:t>Organisation du travail</w:t>
      </w:r>
      <w:bookmarkEnd w:id="22"/>
      <w:bookmarkEnd w:id="23"/>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778430CF" wp14:editId="255173C1">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6497269"/>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A16BC1">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5"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6" w:name="_Toc196483741"/>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96483742"/>
      <w:bookmarkStart w:id="28" w:name="_Toc184475255"/>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7"/>
    </w:p>
    <w:p w:rsidR="007642BE" w:rsidRPr="008410DF" w:rsidRDefault="00F823CF" w:rsidP="000703BC">
      <w:pPr>
        <w:pStyle w:val="Titre3"/>
        <w:numPr>
          <w:ilvl w:val="2"/>
          <w:numId w:val="15"/>
        </w:numPr>
        <w:rPr>
          <w:rFonts w:ascii="Times New Roman" w:hAnsi="Times New Roman" w:cs="Times New Roman"/>
          <w:b/>
          <w:color w:val="auto"/>
          <w:lang w:val="fr-FR"/>
        </w:rPr>
      </w:pPr>
      <w:bookmarkStart w:id="29" w:name="_Toc196483743"/>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0" w:name="_Toc196483744"/>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1" w:name="_Toc196483745"/>
      <w:r w:rsidRPr="000974F5">
        <w:rPr>
          <w:rFonts w:ascii="Times New Roman" w:eastAsiaTheme="majorEastAsia" w:hAnsi="Times New Roman" w:cs="Times New Roman"/>
          <w:b/>
          <w:sz w:val="24"/>
          <w:szCs w:val="24"/>
          <w:lang w:val="fr-FR"/>
        </w:rPr>
        <w:t>Types de blockchain</w:t>
      </w:r>
      <w:bookmarkEnd w:id="31"/>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Ref190430022"/>
      <w:bookmarkStart w:id="33" w:name="_Toc196483746"/>
      <w:r w:rsidRPr="00261174">
        <w:rPr>
          <w:rFonts w:ascii="Times New Roman" w:eastAsiaTheme="majorEastAsia" w:hAnsi="Times New Roman" w:cs="Times New Roman"/>
          <w:b/>
          <w:sz w:val="24"/>
          <w:szCs w:val="24"/>
          <w:lang w:val="fr-FR"/>
        </w:rPr>
        <w:t>Architecture de la blockchain</w:t>
      </w:r>
      <w:bookmarkEnd w:id="32"/>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4" w:name="_Toc196483747"/>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40D28503" wp14:editId="67458C05">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6497270"/>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A16BC1">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219840A" wp14:editId="57EB66DF">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6497271"/>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A16BC1">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CD660EF" wp14:editId="4751AE8E">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6497272"/>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A16BC1">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8" w:name="_Toc196483748"/>
      <w:r w:rsidRPr="0092196C">
        <w:rPr>
          <w:rFonts w:ascii="Times New Roman" w:hAnsi="Times New Roman" w:cs="Times New Roman"/>
          <w:b/>
          <w:color w:val="auto"/>
          <w:lang w:val="fr-FR"/>
        </w:rPr>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23A24FA2" wp14:editId="24D5CFB9">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96497273"/>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A16BC1">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39"/>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0" w:name="_Toc196483749"/>
      <w:r w:rsidRPr="001440E4">
        <w:rPr>
          <w:rFonts w:ascii="Times New Roman" w:eastAsiaTheme="majorEastAsia" w:hAnsi="Times New Roman" w:cs="Times New Roman"/>
          <w:b/>
          <w:sz w:val="24"/>
          <w:szCs w:val="24"/>
          <w:lang w:val="fr-FR"/>
        </w:rPr>
        <w:t>Protocoles de consensus</w:t>
      </w:r>
      <w:bookmarkEnd w:id="40"/>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Ref190262843"/>
      <w:bookmarkStart w:id="42" w:name="_Toc196483750"/>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98EA5D4" wp14:editId="307C83A5">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3" w:name="_Toc196497274"/>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A16BC1">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3"/>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6483751"/>
      <w:r w:rsidRPr="00D27124">
        <w:rPr>
          <w:rFonts w:ascii="Times New Roman" w:eastAsiaTheme="majorEastAsia" w:hAnsi="Times New Roman" w:cs="Times New Roman"/>
          <w:b/>
          <w:sz w:val="24"/>
          <w:szCs w:val="24"/>
          <w:lang w:val="fr-FR"/>
        </w:rPr>
        <w:t>Exemple de blockchain : Ethereum</w:t>
      </w:r>
      <w:bookmarkEnd w:id="44"/>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5" w:name="_Toc196483752"/>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33D30B50" wp14:editId="4265C2A5">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6" w:name="_Toc196483753"/>
      <w:r w:rsidRPr="008B6FFF">
        <w:rPr>
          <w:rFonts w:ascii="Times New Roman" w:hAnsi="Times New Roman" w:cs="Times New Roman"/>
          <w:b/>
          <w:color w:val="auto"/>
          <w:lang w:val="fr-FR"/>
        </w:rPr>
        <w:t>Architecture et fonctionnement d’Ethereum</w:t>
      </w:r>
      <w:bookmarkEnd w:id="46"/>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54E911D3" wp14:editId="0C5DBC5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7" w:name="_Toc196497275"/>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A16BC1">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7"/>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030F5D01" wp14:editId="7F6FAB74">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8" w:name="_Toc196497276"/>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A16BC1">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8"/>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7A1174E7" wp14:editId="0ABECB1E">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49" w:name="_Toc196497277"/>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A16BC1">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49"/>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A16BC1">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A16BC1">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0" w:name="_Toc184475257"/>
      <w:bookmarkStart w:id="51" w:name="_Toc19648375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1" w:name="_Toc196483755"/>
      <w:bookmarkStart w:id="62" w:name="_Toc184475261"/>
      <w:r w:rsidRPr="001F14B3">
        <w:rPr>
          <w:rFonts w:ascii="Times New Roman" w:eastAsiaTheme="majorEastAsia" w:hAnsi="Times New Roman" w:cs="Times New Roman"/>
          <w:b/>
          <w:sz w:val="24"/>
          <w:szCs w:val="24"/>
          <w:lang w:val="fr-FR"/>
        </w:rPr>
        <w:t>Authentification de documents</w:t>
      </w:r>
      <w:bookmarkEnd w:id="61"/>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3" w:name="_Toc196483756"/>
      <w:r w:rsidRPr="007D4C33">
        <w:rPr>
          <w:rFonts w:ascii="Times New Roman" w:eastAsiaTheme="majorEastAsia" w:hAnsi="Times New Roman" w:cs="Times New Roman"/>
          <w:b/>
          <w:sz w:val="24"/>
          <w:szCs w:val="24"/>
          <w:lang w:val="fr-FR"/>
        </w:rPr>
        <w:t>Méthodes d’authentification de documents</w:t>
      </w:r>
      <w:bookmarkEnd w:id="63"/>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4" w:name="_Toc196489120"/>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A16BC1">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4"/>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16125A"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16125A"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16125A"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16125A"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16125A"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Pr="00E17A74"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5" w:name="_Toc196483757"/>
      <w:r w:rsidRPr="00E17A74">
        <w:rPr>
          <w:rFonts w:ascii="Times New Roman" w:eastAsiaTheme="majorEastAsia" w:hAnsi="Times New Roman" w:cs="Times New Roman"/>
          <w:b/>
          <w:sz w:val="24"/>
          <w:szCs w:val="24"/>
          <w:lang w:val="fr-FR"/>
        </w:rPr>
        <w:t>Travaux existants sur l’authentification de documents à l’aide de la blockchain</w:t>
      </w:r>
      <w:bookmarkEnd w:id="65"/>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Pr="00B61488" w:rsidRDefault="00076B8E"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6" w:name="_Toc196483758"/>
      <w:r w:rsidRPr="00B61488">
        <w:rPr>
          <w:rFonts w:ascii="Times New Roman" w:eastAsiaTheme="majorEastAsia" w:hAnsi="Times New Roman" w:cs="Times New Roman"/>
          <w:b/>
          <w:sz w:val="24"/>
          <w:szCs w:val="24"/>
          <w:lang w:val="fr-FR"/>
        </w:rPr>
        <w:t>D</w:t>
      </w:r>
      <w:r w:rsidR="00E373C2" w:rsidRPr="00B61488">
        <w:rPr>
          <w:rFonts w:ascii="Times New Roman" w:eastAsiaTheme="majorEastAsia" w:hAnsi="Times New Roman" w:cs="Times New Roman"/>
          <w:b/>
          <w:sz w:val="24"/>
          <w:szCs w:val="24"/>
          <w:lang w:val="fr-FR"/>
        </w:rPr>
        <w:t>iscus</w:t>
      </w:r>
      <w:r w:rsidR="00C0370F" w:rsidRPr="00B61488">
        <w:rPr>
          <w:rFonts w:ascii="Times New Roman" w:eastAsiaTheme="majorEastAsia" w:hAnsi="Times New Roman" w:cs="Times New Roman"/>
          <w:b/>
          <w:sz w:val="24"/>
          <w:szCs w:val="24"/>
          <w:lang w:val="fr-FR"/>
        </w:rPr>
        <w:t>s</w:t>
      </w:r>
      <w:r w:rsidR="00E373C2" w:rsidRPr="00B61488">
        <w:rPr>
          <w:rFonts w:ascii="Times New Roman" w:eastAsiaTheme="majorEastAsia" w:hAnsi="Times New Roman" w:cs="Times New Roman"/>
          <w:b/>
          <w:sz w:val="24"/>
          <w:szCs w:val="24"/>
          <w:lang w:val="fr-FR"/>
        </w:rPr>
        <w:t>ion</w:t>
      </w:r>
      <w:bookmarkEnd w:id="66"/>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lastRenderedPageBreak/>
        <w:t>la transcription numérique de documents, le hachage, la signature numérique et le stockage des donnée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67" w:name="_Toc184475264"/>
      <w:bookmarkStart w:id="68" w:name="_Toc196483759"/>
      <w:r w:rsidRPr="00310AFE">
        <w:rPr>
          <w:rFonts w:ascii="Times New Roman" w:eastAsiaTheme="majorEastAsia" w:hAnsi="Times New Roman" w:cs="Times New Roman"/>
          <w:b/>
          <w:sz w:val="24"/>
          <w:szCs w:val="24"/>
          <w:lang w:val="fr-FR"/>
        </w:rPr>
        <w:lastRenderedPageBreak/>
        <w:t>CHAPITRE 4 : APPROCHE</w:t>
      </w:r>
      <w:bookmarkEnd w:id="67"/>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 À</w:t>
      </w:r>
      <w:r w:rsidR="00484B3F" w:rsidRPr="00310AFE">
        <w:rPr>
          <w:rFonts w:ascii="Times New Roman" w:eastAsiaTheme="majorEastAsia" w:hAnsi="Times New Roman" w:cs="Times New Roman"/>
          <w:b/>
          <w:sz w:val="24"/>
          <w:szCs w:val="24"/>
          <w:lang w:val="fr-FR"/>
        </w:rPr>
        <w:t xml:space="preserve"> L’AIDE DE LA BLOCKCHAIN</w:t>
      </w:r>
      <w:bookmarkEnd w:id="68"/>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69" w:name="_Toc196483760"/>
      <w:r w:rsidRPr="00090EF0">
        <w:rPr>
          <w:rFonts w:ascii="Times New Roman" w:hAnsi="Times New Roman" w:cs="Times New Roman"/>
          <w:b/>
          <w:color w:val="auto"/>
          <w:sz w:val="24"/>
          <w:lang w:val="fr-FR"/>
        </w:rPr>
        <w:t>Type de document administratif et exigences fonctionnelles</w:t>
      </w:r>
      <w:bookmarkEnd w:id="69"/>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4760C6" w:rsidRDefault="009318B1" w:rsidP="000703BC">
      <w:pPr>
        <w:pStyle w:val="Titre2"/>
        <w:numPr>
          <w:ilvl w:val="1"/>
          <w:numId w:val="32"/>
        </w:numPr>
        <w:rPr>
          <w:rFonts w:ascii="Times New Roman" w:hAnsi="Times New Roman" w:cs="Times New Roman"/>
          <w:b/>
          <w:color w:val="auto"/>
          <w:sz w:val="24"/>
          <w:lang w:val="fr-FR"/>
        </w:rPr>
      </w:pPr>
      <w:bookmarkStart w:id="70" w:name="_Toc196483761"/>
      <w:r w:rsidRPr="004760C6">
        <w:rPr>
          <w:rFonts w:ascii="Times New Roman" w:hAnsi="Times New Roman" w:cs="Times New Roman"/>
          <w:b/>
          <w:color w:val="auto"/>
          <w:sz w:val="24"/>
          <w:lang w:val="fr-FR"/>
        </w:rPr>
        <w:t xml:space="preserve">Procédé </w:t>
      </w:r>
      <w:r w:rsidR="006A1388" w:rsidRPr="004760C6">
        <w:rPr>
          <w:rFonts w:ascii="Times New Roman" w:hAnsi="Times New Roman" w:cs="Times New Roman"/>
          <w:b/>
          <w:color w:val="auto"/>
          <w:sz w:val="24"/>
          <w:lang w:val="fr-FR"/>
        </w:rPr>
        <w:t>d’authentification de document à l’aide de la blockchain</w:t>
      </w:r>
      <w:bookmarkEnd w:id="70"/>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5482E17D" wp14:editId="3C115CF7">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1" w:name="_Toc196497278"/>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A16BC1">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1"/>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upload,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un hash </w:t>
      </w:r>
      <w:r w:rsidR="00714222">
        <w:rPr>
          <w:rStyle w:val="y2iqfc"/>
          <w:rFonts w:ascii="Times New Roman" w:hAnsi="Times New Roman" w:cs="Times New Roman"/>
          <w:color w:val="1F1F1F"/>
          <w:sz w:val="24"/>
          <w:szCs w:val="24"/>
          <w:lang w:val="fr-FR"/>
        </w:rPr>
        <w:t>(ou empreinte numérique)</w:t>
      </w:r>
      <w:r w:rsidRPr="00610DA8">
        <w:rPr>
          <w:rStyle w:val="y2iqfc"/>
          <w:rFonts w:ascii="Times New Roman" w:hAnsi="Times New Roman" w:cs="Times New Roman"/>
          <w:color w:val="1F1F1F"/>
          <w:sz w:val="24"/>
          <w:szCs w:val="24"/>
          <w:lang w:val="fr-FR"/>
        </w:rPr>
        <w:t xml:space="preserve"> du document uploadé.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0128406F" wp14:editId="003C877E">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2" w:name="_Toc196497279"/>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A16BC1">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2"/>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 xml:space="preserve">fic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8B6E25" w:rsidRPr="00C96749"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sidR="00963B64">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 xml:space="preserve">l’authenticité du </w:t>
      </w:r>
      <w:r w:rsidRPr="00610DA8">
        <w:rPr>
          <w:rStyle w:val="y2iqfc"/>
          <w:rFonts w:ascii="Times New Roman" w:hAnsi="Times New Roman" w:cs="Times New Roman"/>
          <w:bCs/>
          <w:color w:val="1F1F1F"/>
          <w:sz w:val="24"/>
          <w:szCs w:val="24"/>
          <w:lang w:val="fr-FR"/>
        </w:rPr>
        <w:lastRenderedPageBreak/>
        <w:t>document. Si la signature est valide, alors on déclare que le document est authentifié et authentique.</w:t>
      </w:r>
    </w:p>
    <w:p w:rsidR="00CA371C" w:rsidRPr="005C3B4C" w:rsidRDefault="008B6E25" w:rsidP="000703BC">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2D26A3D9" wp14:editId="3E688E37">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3" w:name="_Toc196497280"/>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A16BC1">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3"/>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4C24A1E8" wp14:editId="34641786">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4" w:name="_Toc196497281"/>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A16BC1">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4"/>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5" w:name="_Toc184475265"/>
      <w:bookmarkStart w:id="76" w:name="_Toc19648376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5"/>
      <w:bookmarkEnd w:id="76"/>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C73BE8">
        <w:rPr>
          <w:rFonts w:ascii="Times New Roman" w:hAnsi="Times New Roman" w:cs="Times New Roman"/>
          <w:sz w:val="24"/>
          <w:szCs w:val="24"/>
          <w:lang w:val="fr-FR"/>
        </w:rPr>
        <w:t>de conception</w:t>
      </w:r>
      <w:r w:rsidR="007527FB">
        <w:rPr>
          <w:rFonts w:ascii="Times New Roman" w:hAnsi="Times New Roman" w:cs="Times New Roman"/>
          <w:sz w:val="24"/>
          <w:szCs w:val="24"/>
          <w:lang w:val="fr-FR"/>
        </w:rPr>
        <w:t xml:space="preserve">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ADOBLOCK</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7" w:name="_Toc196483763"/>
      <w:bookmarkStart w:id="78" w:name="_Toc184475266"/>
      <w:r w:rsidRPr="008D55FE">
        <w:rPr>
          <w:rFonts w:ascii="Times New Roman" w:eastAsiaTheme="majorEastAsia" w:hAnsi="Times New Roman" w:cs="Times New Roman"/>
          <w:b/>
          <w:sz w:val="24"/>
          <w:szCs w:val="24"/>
          <w:lang w:val="fr-FR"/>
        </w:rPr>
        <w:t>Protocole d’implémentation</w:t>
      </w:r>
      <w:bookmarkEnd w:id="77"/>
      <w:r w:rsidRPr="008D55FE">
        <w:rPr>
          <w:rFonts w:ascii="Times New Roman" w:eastAsiaTheme="majorEastAsia" w:hAnsi="Times New Roman" w:cs="Times New Roman"/>
          <w:b/>
          <w:sz w:val="24"/>
          <w:szCs w:val="24"/>
          <w:lang w:val="fr-FR"/>
        </w:rPr>
        <w:t xml:space="preserve"> </w:t>
      </w:r>
      <w:bookmarkEnd w:id="78"/>
    </w:p>
    <w:p w:rsidR="00811DE6" w:rsidRDefault="00F97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79" w:name="_Toc196483764"/>
      <w:r w:rsidRPr="00555847">
        <w:rPr>
          <w:rFonts w:ascii="Times New Roman" w:hAnsi="Times New Roman" w:cs="Times New Roman"/>
          <w:b/>
          <w:color w:val="auto"/>
          <w:lang w:val="fr-FR"/>
        </w:rPr>
        <w:t>Analyse et conception de l’approche</w:t>
      </w:r>
      <w:bookmarkEnd w:id="79"/>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0" w:name="_Toc196489121"/>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A16BC1">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0"/>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16125A"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16125A"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EE74C23" wp14:editId="0A60E077">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1" w:name="_Toc196497282"/>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A16BC1">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1"/>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0EC9774A" wp14:editId="61F20595">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A16BC1">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B65FF9">
        <w:rPr>
          <w:rFonts w:ascii="Times New Roman" w:hAnsi="Times New Roman" w:cs="Times New Roman"/>
          <w:b/>
          <w:sz w:val="24"/>
          <w:szCs w:val="24"/>
          <w:lang w:val="fr-FR"/>
        </w:rPr>
        <w:t>de conception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29068D" w:rsidP="00811DE6">
      <w:pPr>
        <w:spacing w:after="0" w:line="360" w:lineRule="auto"/>
        <w:jc w:val="both"/>
        <w:rPr>
          <w:rFonts w:ascii="Times New Roman" w:hAnsi="Times New Roman" w:cs="Times New Roman"/>
          <w:sz w:val="24"/>
          <w:szCs w:val="24"/>
          <w:lang w:val="fr-FR"/>
        </w:rPr>
      </w:pPr>
      <w:r w:rsidRPr="0029068D">
        <w:rPr>
          <w:rFonts w:ascii="Times New Roman" w:hAnsi="Times New Roman" w:cs="Times New Roman"/>
          <w:sz w:val="24"/>
          <w:szCs w:val="24"/>
          <w:lang w:val="fr-FR"/>
        </w:rPr>
        <w:t>L'objectif de notre contrat intelligent est de stocker un document administratif sur Ethereum et de pouvoir le retrouver à tout m</w:t>
      </w:r>
      <w:r w:rsidR="006D1E93">
        <w:rPr>
          <w:rFonts w:ascii="Times New Roman" w:hAnsi="Times New Roman" w:cs="Times New Roman"/>
          <w:sz w:val="24"/>
          <w:szCs w:val="24"/>
          <w:lang w:val="fr-FR"/>
        </w:rPr>
        <w:t xml:space="preserve">oment. Le contrat est dénommé </w:t>
      </w:r>
      <w:r w:rsidRPr="006D1E93">
        <w:rPr>
          <w:rFonts w:ascii="Times New Roman" w:hAnsi="Times New Roman" w:cs="Times New Roman"/>
          <w:b/>
          <w:i/>
          <w:sz w:val="24"/>
          <w:szCs w:val="24"/>
          <w:lang w:val="fr-FR"/>
        </w:rPr>
        <w:t>DocumentAdministratif</w:t>
      </w:r>
      <w:r w:rsidRPr="0029068D">
        <w:rPr>
          <w:rFonts w:ascii="Times New Roman" w:hAnsi="Times New Roman" w:cs="Times New Roman"/>
          <w:sz w:val="24"/>
          <w:szCs w:val="24"/>
          <w:lang w:val="fr-FR"/>
        </w:rPr>
        <w:t xml:space="preserve"> et son déploiement peut coûter</w:t>
      </w:r>
      <w:r w:rsidR="002D78D5">
        <w:rPr>
          <w:rStyle w:val="Appelnotedebasdep"/>
          <w:rFonts w:ascii="Times New Roman" w:hAnsi="Times New Roman" w:cs="Times New Roman"/>
          <w:sz w:val="24"/>
          <w:szCs w:val="24"/>
          <w:lang w:val="fr-FR"/>
        </w:rPr>
        <w:footnoteReference w:id="7"/>
      </w:r>
      <w:r w:rsidR="00CB0C16">
        <w:rPr>
          <w:rFonts w:ascii="Times New Roman" w:hAnsi="Times New Roman" w:cs="Times New Roman"/>
          <w:sz w:val="24"/>
          <w:szCs w:val="24"/>
          <w:lang w:val="fr-FR"/>
        </w:rPr>
        <w:t xml:space="preserve"> environ</w:t>
      </w:r>
      <w:r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Pr="0029068D">
        <w:rPr>
          <w:rFonts w:ascii="Times New Roman" w:hAnsi="Times New Roman" w:cs="Times New Roman"/>
          <w:sz w:val="24"/>
          <w:szCs w:val="24"/>
          <w:lang w:val="fr-FR"/>
        </w:rPr>
        <w:t xml:space="preserve">. En tenant compte de notre approche, </w:t>
      </w:r>
      <w:r w:rsidRPr="00265FA2">
        <w:rPr>
          <w:rFonts w:ascii="Times New Roman" w:hAnsi="Times New Roman" w:cs="Times New Roman"/>
          <w:i/>
          <w:sz w:val="24"/>
          <w:szCs w:val="24"/>
          <w:lang w:val="fr-FR"/>
        </w:rPr>
        <w:lastRenderedPageBreak/>
        <w:t>DocumentAdministratif</w:t>
      </w:r>
      <w:r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Pr="0029068D">
        <w:rPr>
          <w:rFonts w:ascii="Times New Roman" w:hAnsi="Times New Roman" w:cs="Times New Roman"/>
          <w:sz w:val="24"/>
          <w:szCs w:val="24"/>
          <w:lang w:val="fr-FR"/>
        </w:rPr>
        <w:t xml:space="preserve"> </w:t>
      </w:r>
      <w:r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sert à mapper tout document par son hash dans la liste des documents qui seront </w:t>
      </w:r>
      <w:r w:rsidR="009C6F4B">
        <w:rPr>
          <w:rFonts w:ascii="Times New Roman" w:hAnsi="Times New Roman" w:cs="Times New Roman"/>
          <w:sz w:val="24"/>
          <w:szCs w:val="24"/>
          <w:lang w:val="fr-FR"/>
        </w:rPr>
        <w:t xml:space="preserve">sur la blockchain. L'évènement </w:t>
      </w:r>
      <w:r w:rsidRPr="009C6F4B">
        <w:rPr>
          <w:rFonts w:ascii="Times New Roman" w:hAnsi="Times New Roman" w:cs="Times New Roman"/>
          <w:b/>
          <w:i/>
          <w:sz w:val="24"/>
          <w:szCs w:val="24"/>
          <w:lang w:val="fr-FR"/>
        </w:rPr>
        <w:t>DocumentStored</w:t>
      </w:r>
      <w:r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Pr="0029068D">
        <w:rPr>
          <w:rFonts w:ascii="Times New Roman" w:hAnsi="Times New Roman" w:cs="Times New Roman"/>
          <w:sz w:val="24"/>
          <w:szCs w:val="24"/>
          <w:lang w:val="fr-FR"/>
        </w:rPr>
        <w:t xml:space="preserve"> Ethereum en se basant principalement le hash du document. En cas d'échec d'enregistrement du document</w:t>
      </w:r>
      <w:r w:rsidR="006855CF">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cet évènement est quand même émis à l'attention de l'utilisateur. La fonction </w:t>
      </w:r>
      <w:r w:rsidRPr="00610F12">
        <w:rPr>
          <w:rFonts w:ascii="Times New Roman" w:hAnsi="Times New Roman" w:cs="Times New Roman"/>
          <w:b/>
          <w:i/>
          <w:sz w:val="24"/>
          <w:szCs w:val="24"/>
          <w:lang w:val="fr-FR"/>
        </w:rPr>
        <w:t>storeAdministrativeDocument</w:t>
      </w:r>
      <w:r w:rsidRPr="00610F12">
        <w:rPr>
          <w:rFonts w:ascii="Times New Roman" w:hAnsi="Times New Roman" w:cs="Times New Roman"/>
          <w:b/>
          <w:sz w:val="24"/>
          <w:szCs w:val="24"/>
          <w:lang w:val="fr-FR"/>
        </w:rPr>
        <w:t>(</w:t>
      </w:r>
      <w:r w:rsidRPr="00610F12">
        <w:rPr>
          <w:rFonts w:ascii="Times New Roman" w:hAnsi="Times New Roman" w:cs="Times New Roman"/>
          <w:i/>
          <w:sz w:val="24"/>
          <w:szCs w:val="24"/>
          <w:lang w:val="fr-FR"/>
        </w:rPr>
        <w:t>string memory _hash, string memory _signedHash, string memory _publicKey</w:t>
      </w:r>
      <w:r w:rsidRPr="00610F12">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sert à enregistrer un document sur Ethereum qui </w:t>
      </w:r>
      <w:r w:rsidR="00CF6BB2">
        <w:rPr>
          <w:rFonts w:ascii="Times New Roman" w:hAnsi="Times New Roman" w:cs="Times New Roman"/>
          <w:sz w:val="24"/>
          <w:szCs w:val="24"/>
          <w:lang w:val="fr-FR"/>
        </w:rPr>
        <w:t xml:space="preserve">se charge de </w:t>
      </w:r>
      <w:r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et associe</w:t>
      </w:r>
      <w:r w:rsidR="006367A1">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l'horodatage. Son exécution déclench</w:t>
      </w:r>
      <w:r w:rsidR="00643958">
        <w:rPr>
          <w:rFonts w:ascii="Times New Roman" w:hAnsi="Times New Roman" w:cs="Times New Roman"/>
          <w:sz w:val="24"/>
          <w:szCs w:val="24"/>
          <w:lang w:val="fr-FR"/>
        </w:rPr>
        <w:t>e</w:t>
      </w:r>
      <w:r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8"/>
      </w:r>
      <w:r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 xml:space="preserve">304004 GAS ou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La fonction </w:t>
      </w:r>
      <w:r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bookmarkStart w:id="82" w:name="_GoBack"/>
      <w:bookmarkEnd w:id="82"/>
      <w:r w:rsidRPr="00117CF6">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Pr="0029068D">
        <w:rPr>
          <w:rFonts w:ascii="Times New Roman" w:hAnsi="Times New Roman" w:cs="Times New Roman"/>
          <w:sz w:val="24"/>
          <w:szCs w:val="24"/>
          <w:lang w:val="fr-FR"/>
        </w:rPr>
        <w:t xml:space="preserve"> un document depuis la blockchain via le hash.</w:t>
      </w:r>
    </w:p>
    <w:p w:rsidR="0029068D" w:rsidRDefault="0029068D" w:rsidP="00811DE6">
      <w:pPr>
        <w:spacing w:after="0" w:line="360" w:lineRule="auto"/>
        <w:jc w:val="both"/>
        <w:rPr>
          <w:rFonts w:ascii="Times New Roman" w:hAnsi="Times New Roman" w:cs="Times New Roman"/>
          <w:sz w:val="24"/>
          <w:szCs w:val="24"/>
          <w:lang w:val="fr-FR"/>
        </w:rPr>
      </w:pPr>
    </w:p>
    <w:p w:rsidR="000F2F35" w:rsidRPr="008D17E8" w:rsidRDefault="000F2F35" w:rsidP="000703BC">
      <w:pPr>
        <w:pStyle w:val="Titre3"/>
        <w:numPr>
          <w:ilvl w:val="2"/>
          <w:numId w:val="36"/>
        </w:numPr>
        <w:rPr>
          <w:rFonts w:ascii="Times New Roman" w:hAnsi="Times New Roman" w:cs="Times New Roman"/>
          <w:b/>
          <w:lang w:val="fr-FR"/>
        </w:rPr>
      </w:pPr>
      <w:bookmarkStart w:id="83" w:name="_Toc196483765"/>
      <w:r w:rsidRPr="008D17E8">
        <w:rPr>
          <w:rFonts w:ascii="Times New Roman" w:hAnsi="Times New Roman" w:cs="Times New Roman"/>
          <w:b/>
          <w:lang w:val="fr-FR"/>
        </w:rPr>
        <w:t>Outils et technologies utilisés</w:t>
      </w:r>
      <w:bookmarkEnd w:id="83"/>
    </w:p>
    <w:p w:rsidR="000F2F35" w:rsidRDefault="000F2F35"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 xml:space="preserve">outils et technologies ont été utilisé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73173D" w:rsidRDefault="0073173D" w:rsidP="00811DE6">
      <w:pPr>
        <w:spacing w:after="0" w:line="360" w:lineRule="auto"/>
        <w:jc w:val="both"/>
        <w:rPr>
          <w:rFonts w:ascii="Times New Roman" w:hAnsi="Times New Roman" w:cs="Times New Roman"/>
          <w:sz w:val="24"/>
          <w:szCs w:val="24"/>
          <w:lang w:val="fr-FR"/>
        </w:rPr>
      </w:pPr>
      <w:r w:rsidRPr="008326FF">
        <w:rPr>
          <w:rFonts w:ascii="Times New Roman" w:hAnsi="Times New Roman" w:cs="Times New Roman"/>
          <w:b/>
          <w:sz w:val="24"/>
          <w:szCs w:val="24"/>
          <w:lang w:val="fr-FR"/>
        </w:rPr>
        <w:t xml:space="preserve">Ganache </w:t>
      </w:r>
      <w:r w:rsidR="004E4E9C">
        <w:rPr>
          <w:rFonts w:ascii="Times New Roman" w:hAnsi="Times New Roman" w:cs="Times New Roman"/>
          <w:b/>
          <w:sz w:val="24"/>
          <w:szCs w:val="24"/>
          <w:lang w:val="fr-FR"/>
        </w:rPr>
        <w:t>2.7.1</w:t>
      </w:r>
      <w:r w:rsidR="00BD3544">
        <w:rPr>
          <w:rFonts w:ascii="Times New Roman" w:hAnsi="Times New Roman" w:cs="Times New Roman"/>
          <w:sz w:val="24"/>
          <w:szCs w:val="24"/>
          <w:lang w:val="fr-FR"/>
        </w:rPr>
        <w:t> </w:t>
      </w:r>
      <w:r w:rsidR="008326FF">
        <w:rPr>
          <w:rFonts w:ascii="Times New Roman" w:hAnsi="Times New Roman" w:cs="Times New Roman"/>
          <w:sz w:val="24"/>
          <w:szCs w:val="24"/>
          <w:lang w:val="fr-FR"/>
        </w:rPr>
        <w:fldChar w:fldCharType="begin"/>
      </w:r>
      <w:r w:rsidR="00BE63A2">
        <w:rPr>
          <w:rFonts w:ascii="Times New Roman" w:hAnsi="Times New Roman" w:cs="Times New Roman"/>
          <w:sz w:val="24"/>
          <w:szCs w:val="24"/>
          <w:lang w:val="fr-FR"/>
        </w:rPr>
        <w:instrText xml:space="preserve"> ADDIN ZOTERO_ITEM CSL_CITATION {"citationID":"SxP6iP7W","properties":{"formattedCitation":"[55]","plainCitation":"[55]","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Pr>
          <w:rFonts w:ascii="Times New Roman" w:hAnsi="Times New Roman" w:cs="Times New Roman"/>
          <w:sz w:val="24"/>
          <w:szCs w:val="24"/>
          <w:lang w:val="fr-FR"/>
        </w:rPr>
        <w:fldChar w:fldCharType="separate"/>
      </w:r>
      <w:r w:rsidR="00BE63A2" w:rsidRPr="00BE63A2">
        <w:rPr>
          <w:rFonts w:ascii="Times New Roman" w:hAnsi="Times New Roman" w:cs="Times New Roman"/>
          <w:sz w:val="24"/>
          <w:lang w:val="fr-FR"/>
        </w:rPr>
        <w:t>[55]</w:t>
      </w:r>
      <w:r w:rsidR="008326FF">
        <w:rPr>
          <w:rFonts w:ascii="Times New Roman" w:hAnsi="Times New Roman" w:cs="Times New Roman"/>
          <w:sz w:val="24"/>
          <w:szCs w:val="24"/>
          <w:lang w:val="fr-FR"/>
        </w:rPr>
        <w:fldChar w:fldCharType="end"/>
      </w:r>
      <w:r w:rsidR="008326FF">
        <w:rPr>
          <w:rFonts w:ascii="Times New Roman" w:hAnsi="Times New Roman" w:cs="Times New Roman"/>
          <w:sz w:val="24"/>
          <w:szCs w:val="24"/>
          <w:lang w:val="fr-FR"/>
        </w:rPr>
        <w:t xml:space="preserve"> </w:t>
      </w:r>
      <w:r w:rsidR="00BD3544">
        <w:rPr>
          <w:rFonts w:ascii="Times New Roman" w:hAnsi="Times New Roman" w:cs="Times New Roman"/>
          <w:sz w:val="24"/>
          <w:szCs w:val="24"/>
          <w:lang w:val="fr-FR"/>
        </w:rPr>
        <w:t xml:space="preserve">: </w:t>
      </w:r>
      <w:r w:rsidR="00881D25" w:rsidRPr="00881D25">
        <w:rPr>
          <w:rFonts w:ascii="Times New Roman" w:hAnsi="Times New Roman" w:cs="Times New Roman"/>
          <w:sz w:val="24"/>
          <w:szCs w:val="24"/>
          <w:lang w:val="fr-FR"/>
        </w:rPr>
        <w:t xml:space="preserve">est un outil </w:t>
      </w:r>
      <w:r w:rsidR="00944041">
        <w:rPr>
          <w:rFonts w:ascii="Times New Roman" w:hAnsi="Times New Roman" w:cs="Times New Roman"/>
          <w:sz w:val="24"/>
          <w:szCs w:val="24"/>
          <w:lang w:val="fr-FR"/>
        </w:rPr>
        <w:t xml:space="preserve">multiplateforme </w:t>
      </w:r>
      <w:r w:rsidR="00881D25" w:rsidRPr="00881D25">
        <w:rPr>
          <w:rFonts w:ascii="Times New Roman" w:hAnsi="Times New Roman" w:cs="Times New Roman"/>
          <w:sz w:val="24"/>
          <w:szCs w:val="24"/>
          <w:lang w:val="fr-FR"/>
        </w:rPr>
        <w:t>conçu par Truffle Suite</w:t>
      </w:r>
      <w:r w:rsidR="00A32AEA">
        <w:rPr>
          <w:rFonts w:ascii="Times New Roman" w:hAnsi="Times New Roman" w:cs="Times New Roman"/>
          <w:sz w:val="24"/>
          <w:szCs w:val="24"/>
          <w:lang w:val="fr-FR"/>
        </w:rPr>
        <w:t xml:space="preserve"> (</w:t>
      </w:r>
      <w:r w:rsidR="00A32AEA" w:rsidRPr="008E6178">
        <w:rPr>
          <w:rFonts w:ascii="Times New Roman" w:hAnsi="Times New Roman" w:cs="Times New Roman"/>
          <w:sz w:val="24"/>
          <w:szCs w:val="24"/>
          <w:lang w:val="fr-FR"/>
        </w:rPr>
        <w:t>boîte à outils de développemen</w:t>
      </w:r>
      <w:r w:rsidR="00452AC5">
        <w:rPr>
          <w:rFonts w:ascii="Times New Roman" w:hAnsi="Times New Roman" w:cs="Times New Roman"/>
          <w:sz w:val="24"/>
          <w:szCs w:val="24"/>
          <w:lang w:val="fr-FR"/>
        </w:rPr>
        <w:t>t</w:t>
      </w:r>
      <w:r w:rsidR="00A32AEA">
        <w:rPr>
          <w:rFonts w:ascii="Times New Roman" w:hAnsi="Times New Roman" w:cs="Times New Roman"/>
          <w:sz w:val="24"/>
          <w:szCs w:val="24"/>
          <w:lang w:val="fr-FR"/>
        </w:rPr>
        <w:t>)</w:t>
      </w:r>
      <w:r w:rsidR="00881D25" w:rsidRPr="00881D25">
        <w:rPr>
          <w:rFonts w:ascii="Times New Roman" w:hAnsi="Times New Roman" w:cs="Times New Roman"/>
          <w:sz w:val="24"/>
          <w:szCs w:val="24"/>
          <w:lang w:val="fr-FR"/>
        </w:rPr>
        <w:t xml:space="preserve"> dans le but de simuler sur un ordinateur en local, le </w:t>
      </w:r>
      <w:r w:rsidR="009347AE" w:rsidRPr="00881D25">
        <w:rPr>
          <w:rFonts w:ascii="Times New Roman" w:hAnsi="Times New Roman" w:cs="Times New Roman"/>
          <w:sz w:val="24"/>
          <w:szCs w:val="24"/>
          <w:lang w:val="fr-FR"/>
        </w:rPr>
        <w:t>fonctionnement</w:t>
      </w:r>
      <w:r w:rsidR="00881D25" w:rsidRPr="00881D25">
        <w:rPr>
          <w:rFonts w:ascii="Times New Roman" w:hAnsi="Times New Roman" w:cs="Times New Roman"/>
          <w:sz w:val="24"/>
          <w:szCs w:val="24"/>
          <w:lang w:val="fr-FR"/>
        </w:rPr>
        <w:t xml:space="preserve"> d'un réseau blockchain public tel qu'Ethereum. En effet, il offre la possib</w:t>
      </w:r>
      <w:r w:rsidR="009347AE">
        <w:rPr>
          <w:rFonts w:ascii="Times New Roman" w:hAnsi="Times New Roman" w:cs="Times New Roman"/>
          <w:sz w:val="24"/>
          <w:szCs w:val="24"/>
          <w:lang w:val="fr-FR"/>
        </w:rPr>
        <w:t>i</w:t>
      </w:r>
      <w:r w:rsidR="00881D25" w:rsidRPr="00881D25">
        <w:rPr>
          <w:rFonts w:ascii="Times New Roman" w:hAnsi="Times New Roman" w:cs="Times New Roman"/>
          <w:sz w:val="24"/>
          <w:szCs w:val="24"/>
          <w:lang w:val="fr-FR"/>
        </w:rPr>
        <w:t>lité d'avoir une chaîne de blocs Et</w:t>
      </w:r>
      <w:r w:rsidR="00EB6ECC">
        <w:rPr>
          <w:rFonts w:ascii="Times New Roman" w:hAnsi="Times New Roman" w:cs="Times New Roman"/>
          <w:sz w:val="24"/>
          <w:szCs w:val="24"/>
          <w:lang w:val="fr-FR"/>
        </w:rPr>
        <w:t>hereum locale pour le développe</w:t>
      </w:r>
      <w:r w:rsidR="00881D25" w:rsidRPr="00881D25">
        <w:rPr>
          <w:rFonts w:ascii="Times New Roman" w:hAnsi="Times New Roman" w:cs="Times New Roman"/>
          <w:sz w:val="24"/>
          <w:szCs w:val="24"/>
          <w:lang w:val="fr-FR"/>
        </w:rPr>
        <w:t>ment, et permet de déployer, d'inter</w:t>
      </w:r>
      <w:r w:rsidR="00ED23D7">
        <w:rPr>
          <w:rFonts w:ascii="Times New Roman" w:hAnsi="Times New Roman" w:cs="Times New Roman"/>
          <w:sz w:val="24"/>
          <w:szCs w:val="24"/>
          <w:lang w:val="fr-FR"/>
        </w:rPr>
        <w:t>a</w:t>
      </w:r>
      <w:r w:rsidR="00772F5D">
        <w:rPr>
          <w:rFonts w:ascii="Times New Roman" w:hAnsi="Times New Roman" w:cs="Times New Roman"/>
          <w:sz w:val="24"/>
          <w:szCs w:val="24"/>
          <w:lang w:val="fr-FR"/>
        </w:rPr>
        <w:t>gir et de tester des D</w:t>
      </w:r>
      <w:r w:rsidR="00881D25" w:rsidRPr="00881D25">
        <w:rPr>
          <w:rFonts w:ascii="Times New Roman" w:hAnsi="Times New Roman" w:cs="Times New Roman"/>
          <w:sz w:val="24"/>
          <w:szCs w:val="24"/>
          <w:lang w:val="fr-FR"/>
        </w:rPr>
        <w:t xml:space="preserve">Apps et contrats intelligents dans un environnement sécurisé et </w:t>
      </w:r>
      <w:r w:rsidR="00ED23D7" w:rsidRPr="00881D25">
        <w:rPr>
          <w:rFonts w:ascii="Times New Roman" w:hAnsi="Times New Roman" w:cs="Times New Roman"/>
          <w:sz w:val="24"/>
          <w:szCs w:val="24"/>
          <w:lang w:val="fr-FR"/>
        </w:rPr>
        <w:t>contrôlé</w:t>
      </w:r>
      <w:r w:rsidR="00881D25" w:rsidRPr="00881D25">
        <w:rPr>
          <w:rFonts w:ascii="Times New Roman" w:hAnsi="Times New Roman" w:cs="Times New Roman"/>
          <w:sz w:val="24"/>
          <w:szCs w:val="24"/>
          <w:lang w:val="fr-FR"/>
        </w:rPr>
        <w:t>. Ganache est largement utilisé par les développeurs de blockchain Ethereum pour sa flexibilité et sa capacité à off</w:t>
      </w:r>
      <w:r w:rsidR="00215603">
        <w:rPr>
          <w:rFonts w:ascii="Times New Roman" w:hAnsi="Times New Roman" w:cs="Times New Roman"/>
          <w:sz w:val="24"/>
          <w:szCs w:val="24"/>
          <w:lang w:val="fr-FR"/>
        </w:rPr>
        <w:t>rir</w:t>
      </w:r>
      <w:r w:rsidR="00881D25" w:rsidRPr="00881D25">
        <w:rPr>
          <w:rFonts w:ascii="Times New Roman" w:hAnsi="Times New Roman" w:cs="Times New Roman"/>
          <w:sz w:val="24"/>
          <w:szCs w:val="24"/>
          <w:lang w:val="fr-FR"/>
        </w:rPr>
        <w:t xml:space="preserve"> des Ethers </w:t>
      </w:r>
      <w:r w:rsidR="00CC6A5C" w:rsidRPr="00881D25">
        <w:rPr>
          <w:rFonts w:ascii="Times New Roman" w:hAnsi="Times New Roman" w:cs="Times New Roman"/>
          <w:sz w:val="24"/>
          <w:szCs w:val="24"/>
          <w:lang w:val="fr-FR"/>
        </w:rPr>
        <w:t xml:space="preserve">illimités </w:t>
      </w:r>
      <w:r w:rsidR="00CC6A5C">
        <w:rPr>
          <w:rFonts w:ascii="Times New Roman" w:hAnsi="Times New Roman" w:cs="Times New Roman"/>
          <w:sz w:val="24"/>
          <w:szCs w:val="24"/>
          <w:lang w:val="fr-FR"/>
        </w:rPr>
        <w:t xml:space="preserve">et </w:t>
      </w:r>
      <w:r w:rsidR="00881D25" w:rsidRPr="00881D25">
        <w:rPr>
          <w:rFonts w:ascii="Times New Roman" w:hAnsi="Times New Roman" w:cs="Times New Roman"/>
          <w:sz w:val="24"/>
          <w:szCs w:val="24"/>
          <w:lang w:val="fr-FR"/>
        </w:rPr>
        <w:t>fict</w:t>
      </w:r>
      <w:r w:rsidR="00FA7CD1">
        <w:rPr>
          <w:rFonts w:ascii="Times New Roman" w:hAnsi="Times New Roman" w:cs="Times New Roman"/>
          <w:sz w:val="24"/>
          <w:szCs w:val="24"/>
          <w:lang w:val="fr-FR"/>
        </w:rPr>
        <w:t>ifs (aucun frais réel de gaz</w:t>
      </w:r>
      <w:r w:rsidR="00881D25" w:rsidRPr="00881D25">
        <w:rPr>
          <w:rFonts w:ascii="Times New Roman" w:hAnsi="Times New Roman" w:cs="Times New Roman"/>
          <w:sz w:val="24"/>
          <w:szCs w:val="24"/>
          <w:lang w:val="fr-FR"/>
        </w:rPr>
        <w:t>).</w:t>
      </w:r>
      <w:r w:rsidR="005531C2">
        <w:rPr>
          <w:rFonts w:ascii="Times New Roman" w:hAnsi="Times New Roman" w:cs="Times New Roman"/>
          <w:sz w:val="24"/>
          <w:szCs w:val="24"/>
          <w:lang w:val="fr-FR"/>
        </w:rPr>
        <w:t xml:space="preserve"> Il s’intègre directement avec Truffle.</w:t>
      </w:r>
      <w:r w:rsidR="00452AC5">
        <w:rPr>
          <w:rFonts w:ascii="Times New Roman" w:hAnsi="Times New Roman" w:cs="Times New Roman"/>
          <w:sz w:val="24"/>
          <w:szCs w:val="24"/>
          <w:lang w:val="fr-FR"/>
        </w:rPr>
        <w:t xml:space="preserve"> </w:t>
      </w:r>
      <w:r w:rsidR="008F1783">
        <w:rPr>
          <w:rFonts w:ascii="Times New Roman" w:hAnsi="Times New Roman" w:cs="Times New Roman"/>
          <w:sz w:val="24"/>
          <w:szCs w:val="24"/>
          <w:lang w:val="fr-FR"/>
        </w:rPr>
        <w:t xml:space="preserve">Nous avons utilisé </w:t>
      </w:r>
      <w:r w:rsidR="00793F16">
        <w:rPr>
          <w:rFonts w:ascii="Times New Roman" w:hAnsi="Times New Roman" w:cs="Times New Roman"/>
          <w:sz w:val="24"/>
          <w:szCs w:val="24"/>
          <w:lang w:val="fr-FR"/>
        </w:rPr>
        <w:t xml:space="preserve">Ganache </w:t>
      </w:r>
      <w:r w:rsidR="008F1783">
        <w:rPr>
          <w:rFonts w:ascii="Times New Roman" w:hAnsi="Times New Roman" w:cs="Times New Roman"/>
          <w:sz w:val="24"/>
          <w:szCs w:val="24"/>
          <w:lang w:val="fr-FR"/>
        </w:rPr>
        <w:t xml:space="preserve">pour tester notre contrat intelligent </w:t>
      </w:r>
      <w:r w:rsidR="00B43EB7" w:rsidRPr="00B43EB7">
        <w:rPr>
          <w:rFonts w:ascii="Times New Roman" w:hAnsi="Times New Roman" w:cs="Times New Roman"/>
          <w:sz w:val="24"/>
          <w:szCs w:val="24"/>
          <w:lang w:val="fr-FR"/>
        </w:rPr>
        <w:t xml:space="preserve">de manière approfondie </w:t>
      </w:r>
      <w:r w:rsidR="001702A4">
        <w:rPr>
          <w:rFonts w:ascii="Times New Roman" w:hAnsi="Times New Roman" w:cs="Times New Roman"/>
          <w:sz w:val="24"/>
          <w:szCs w:val="24"/>
          <w:lang w:val="fr-FR"/>
        </w:rPr>
        <w:t>afin de prétendre</w:t>
      </w:r>
      <w:r w:rsidR="008F1783" w:rsidRPr="00B43EB7">
        <w:rPr>
          <w:rFonts w:ascii="Times New Roman" w:hAnsi="Times New Roman" w:cs="Times New Roman"/>
          <w:sz w:val="24"/>
          <w:szCs w:val="24"/>
          <w:lang w:val="fr-FR"/>
        </w:rPr>
        <w:t xml:space="preserve"> passer à un réseau Ethereum </w:t>
      </w:r>
      <w:r w:rsidR="00761C9A">
        <w:rPr>
          <w:rFonts w:ascii="Times New Roman" w:hAnsi="Times New Roman" w:cs="Times New Roman"/>
          <w:sz w:val="24"/>
          <w:szCs w:val="24"/>
          <w:lang w:val="fr-FR"/>
        </w:rPr>
        <w:t xml:space="preserve">(réel en production) </w:t>
      </w:r>
      <w:r w:rsidR="008F1783" w:rsidRPr="00B43EB7">
        <w:rPr>
          <w:rFonts w:ascii="Times New Roman" w:hAnsi="Times New Roman" w:cs="Times New Roman"/>
          <w:sz w:val="24"/>
          <w:szCs w:val="24"/>
          <w:lang w:val="fr-FR"/>
        </w:rPr>
        <w:t>en direct.</w:t>
      </w:r>
    </w:p>
    <w:p w:rsidR="00AD0255" w:rsidRDefault="00AD0255" w:rsidP="00811DE6">
      <w:pPr>
        <w:spacing w:after="0" w:line="360" w:lineRule="auto"/>
        <w:jc w:val="both"/>
        <w:rPr>
          <w:rFonts w:ascii="Times New Roman" w:hAnsi="Times New Roman" w:cs="Times New Roman"/>
          <w:sz w:val="24"/>
          <w:szCs w:val="24"/>
          <w:lang w:val="fr-FR"/>
        </w:rPr>
      </w:pPr>
    </w:p>
    <w:p w:rsidR="00E4490C" w:rsidRPr="00E4490C" w:rsidRDefault="00E4490C"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00CD682B" w:rsidRPr="00AD0255">
        <w:rPr>
          <w:rFonts w:ascii="Times New Roman" w:hAnsi="Times New Roman" w:cs="Times New Roman"/>
          <w:b/>
          <w:sz w:val="24"/>
          <w:szCs w:val="24"/>
          <w:lang w:val="fr-FR"/>
        </w:rPr>
        <w:t>Framework</w:t>
      </w:r>
      <w:r w:rsidRPr="00AD0255">
        <w:rPr>
          <w:rFonts w:ascii="Times New Roman" w:hAnsi="Times New Roman" w:cs="Times New Roman"/>
          <w:b/>
          <w:sz w:val="24"/>
          <w:szCs w:val="24"/>
          <w:lang w:val="fr-FR"/>
        </w:rPr>
        <w:t xml:space="preserve"> Truffle</w:t>
      </w:r>
      <w:r w:rsidRPr="002505A0">
        <w:rPr>
          <w:rFonts w:ascii="Times New Roman" w:hAnsi="Times New Roman" w:cs="Times New Roman"/>
          <w:sz w:val="24"/>
          <w:szCs w:val="24"/>
          <w:lang w:val="fr-FR"/>
        </w:rPr>
        <w:t xml:space="preserve"> pour écouter et réagir aux événements</w:t>
      </w:r>
      <w:r w:rsidR="002505A0">
        <w:rPr>
          <w:rFonts w:ascii="Times New Roman" w:hAnsi="Times New Roman" w:cs="Times New Roman"/>
          <w:sz w:val="24"/>
          <w:szCs w:val="24"/>
          <w:lang w:val="fr-FR"/>
        </w:rPr>
        <w:t xml:space="preserve"> lors des demandes de transactions</w:t>
      </w:r>
      <w:r w:rsidRPr="002505A0">
        <w:rPr>
          <w:rFonts w:ascii="Times New Roman" w:hAnsi="Times New Roman" w:cs="Times New Roman"/>
          <w:sz w:val="24"/>
          <w:szCs w:val="24"/>
          <w:lang w:val="fr-FR"/>
        </w:rPr>
        <w:t>.</w:t>
      </w:r>
    </w:p>
    <w:p w:rsidR="00457C81" w:rsidRP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84" w:name="_Toc196483766"/>
      <w:bookmarkStart w:id="85" w:name="_Toc184475267"/>
      <w:r>
        <w:rPr>
          <w:rFonts w:ascii="Times New Roman" w:eastAsiaTheme="majorEastAsia" w:hAnsi="Times New Roman" w:cs="Times New Roman"/>
          <w:b/>
          <w:color w:val="2E74B5" w:themeColor="accent1" w:themeShade="BF"/>
          <w:sz w:val="24"/>
          <w:szCs w:val="24"/>
          <w:lang w:val="fr-FR"/>
        </w:rPr>
        <w:lastRenderedPageBreak/>
        <w:t>Présentation de la solution</w:t>
      </w:r>
      <w:bookmarkEnd w:id="84"/>
      <w:r>
        <w:rPr>
          <w:rFonts w:ascii="Times New Roman" w:eastAsiaTheme="majorEastAsia" w:hAnsi="Times New Roman" w:cs="Times New Roman"/>
          <w:b/>
          <w:color w:val="2E74B5" w:themeColor="accent1" w:themeShade="BF"/>
          <w:sz w:val="24"/>
          <w:szCs w:val="24"/>
          <w:lang w:val="fr-FR"/>
        </w:rPr>
        <w:t xml:space="preserve"> </w:t>
      </w:r>
      <w:bookmarkEnd w:id="85"/>
    </w:p>
    <w:p w:rsidR="00457C81" w:rsidRDefault="00EC4774"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1A528B" w:rsidRPr="00457C81" w:rsidRDefault="001A528B"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72F5D">
        <w:rPr>
          <w:rFonts w:ascii="Times New Roman" w:hAnsi="Times New Roman" w:cs="Times New Roman"/>
          <w:sz w:val="24"/>
          <w:szCs w:val="24"/>
          <w:lang w:val="fr-FR"/>
        </w:rPr>
        <w:t>e D</w:t>
      </w:r>
      <w:r>
        <w:rPr>
          <w:rFonts w:ascii="Times New Roman" w:hAnsi="Times New Roman" w:cs="Times New Roman"/>
          <w:sz w:val="24"/>
          <w:szCs w:val="24"/>
          <w:lang w:val="fr-FR"/>
        </w:rPr>
        <w:t xml:space="preserve">App est composé de espaces à savoir le back-office et le front-offic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graphique</w:t>
      </w:r>
      <w:r w:rsidR="003A372B">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GUI) sont …</w:t>
      </w:r>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86" w:name="_Toc196483767"/>
      <w:bookmarkStart w:id="87" w:name="_Toc184475268"/>
      <w:r>
        <w:rPr>
          <w:rFonts w:ascii="Times New Roman" w:eastAsiaTheme="majorEastAsia" w:hAnsi="Times New Roman" w:cs="Times New Roman"/>
          <w:b/>
          <w:color w:val="2E74B5" w:themeColor="accent1" w:themeShade="BF"/>
          <w:sz w:val="24"/>
          <w:szCs w:val="24"/>
          <w:lang w:val="fr-FR"/>
        </w:rPr>
        <w:t>Discussion des résultats</w:t>
      </w:r>
      <w:bookmarkEnd w:id="86"/>
      <w:r>
        <w:rPr>
          <w:rFonts w:ascii="Times New Roman" w:eastAsiaTheme="majorEastAsia" w:hAnsi="Times New Roman" w:cs="Times New Roman"/>
          <w:b/>
          <w:color w:val="2E74B5" w:themeColor="accent1" w:themeShade="BF"/>
          <w:sz w:val="24"/>
          <w:szCs w:val="24"/>
          <w:lang w:val="fr-FR"/>
        </w:rPr>
        <w:t xml:space="preserve"> </w:t>
      </w:r>
      <w:bookmarkEnd w:id="87"/>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88" w:name="_Toc184475269"/>
      <w:bookmarkStart w:id="89" w:name="_Toc196483768"/>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88"/>
      <w:bookmarkEnd w:id="89"/>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0" w:name="_Toc184475270"/>
      <w:bookmarkStart w:id="91" w:name="_Toc196483769"/>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90"/>
      <w:bookmarkEnd w:id="91"/>
    </w:p>
    <w:p w:rsidR="00BE63A2" w:rsidRPr="00BE63A2" w:rsidRDefault="00313363" w:rsidP="00BE63A2">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BE63A2" w:rsidRPr="00BE63A2">
        <w:rPr>
          <w:lang w:val="fr-FR"/>
        </w:rPr>
        <w:t>[1]</w:t>
      </w:r>
      <w:r w:rsidR="00BE63A2" w:rsidRPr="00BE63A2">
        <w:rPr>
          <w:lang w:val="fr-FR"/>
        </w:rPr>
        <w:tab/>
        <w:t>Ministère de l’Economie et des Finances du Burkina Faso, « ALERTE VIGILANCE ». Consulté le: 26 janvier 2025. [En ligne]. Disponible sur: https://www.facebook.com/share/p/1BP46UYXF9/</w:t>
      </w:r>
    </w:p>
    <w:p w:rsidR="00BE63A2" w:rsidRPr="00BE63A2" w:rsidRDefault="00BE63A2" w:rsidP="00BE63A2">
      <w:pPr>
        <w:pStyle w:val="Bibliographie"/>
        <w:rPr>
          <w:lang w:val="fr-FR"/>
        </w:rPr>
      </w:pPr>
      <w:r w:rsidRPr="00BE63A2">
        <w:rPr>
          <w:lang w:val="fr-FR"/>
        </w:rPr>
        <w:t>[2]</w:t>
      </w:r>
      <w:r w:rsidRPr="00BE63A2">
        <w:rPr>
          <w:lang w:val="fr-FR"/>
        </w:rPr>
        <w:tab/>
        <w:t>DCRP/MFPTPS, « Ministère de la Fonction Publique, du Travail et de la Protection Sociale ». Consulté le: 15 septembre 2024. [En ligne]. Disponible sur: https://www.facebook.com/share/p/kHPydXy6A1zMniK1/?mibextid=oFDknk</w:t>
      </w:r>
    </w:p>
    <w:p w:rsidR="00BE63A2" w:rsidRPr="00BE63A2" w:rsidRDefault="00BE63A2" w:rsidP="00BE63A2">
      <w:pPr>
        <w:pStyle w:val="Bibliographie"/>
        <w:rPr>
          <w:lang w:val="fr-FR"/>
        </w:rPr>
      </w:pPr>
      <w:r w:rsidRPr="00BE63A2">
        <w:rPr>
          <w:lang w:val="fr-FR"/>
        </w:rPr>
        <w:t>[3]</w:t>
      </w:r>
      <w:r w:rsidRPr="00BE63A2">
        <w:rPr>
          <w:lang w:val="fr-FR"/>
        </w:rPr>
        <w:tab/>
        <w:t>Douanes du Burkina Faso, « Service de Communication et des Relations Publiques de la Direction Générale des Douanes ». Consulté le: 15 septembre 2024. [En ligne]. Disponible sur: https://www.facebook.com/share/p/15f4cKVZ3P/</w:t>
      </w:r>
    </w:p>
    <w:p w:rsidR="00BE63A2" w:rsidRPr="00BE63A2" w:rsidRDefault="00BE63A2" w:rsidP="00BE63A2">
      <w:pPr>
        <w:pStyle w:val="Bibliographie"/>
        <w:rPr>
          <w:lang w:val="fr-FR"/>
        </w:rPr>
      </w:pPr>
      <w:r w:rsidRPr="00BE63A2">
        <w:rPr>
          <w:lang w:val="fr-FR"/>
        </w:rPr>
        <w:t>[4]</w:t>
      </w:r>
      <w:r w:rsidRPr="00BE63A2">
        <w:rPr>
          <w:lang w:val="fr-FR"/>
        </w:rPr>
        <w:tab/>
        <w:t>DCRP/MAECR-BE, « Ministère des Affaires Etrangères du Burkina Faso ». Consulté le: 15 septembre 2024. [En ligne]. Disponible sur: https://www.facebook.com/share/p/yqFV712VwsjcHxne/?mibextid=oFDknk</w:t>
      </w:r>
    </w:p>
    <w:p w:rsidR="00BE63A2" w:rsidRPr="00BE63A2" w:rsidRDefault="00BE63A2" w:rsidP="00BE63A2">
      <w:pPr>
        <w:pStyle w:val="Bibliographie"/>
        <w:rPr>
          <w:lang w:val="fr-FR"/>
        </w:rPr>
      </w:pPr>
      <w:r w:rsidRPr="00BE63A2">
        <w:rPr>
          <w:lang w:val="fr-FR"/>
        </w:rPr>
        <w:t>[5]</w:t>
      </w:r>
      <w:r w:rsidRPr="00BE63A2">
        <w:rPr>
          <w:lang w:val="fr-FR"/>
        </w:rPr>
        <w:tab/>
        <w:t>Direction générale de l’INSD, « Démenti de recrutement d’étudiants ». Consulté le: 15 septembre 2024. [En ligne]. Disponible sur: https://www.facebook.com/share/p/DYayYQThHP2NLDbF/?mibextid=oFDknk</w:t>
      </w:r>
    </w:p>
    <w:p w:rsidR="00BE63A2" w:rsidRPr="00BE63A2" w:rsidRDefault="00BE63A2" w:rsidP="00BE63A2">
      <w:pPr>
        <w:pStyle w:val="Bibliographie"/>
        <w:rPr>
          <w:lang w:val="fr-FR"/>
        </w:rPr>
      </w:pPr>
      <w:r w:rsidRPr="00BE63A2">
        <w:rPr>
          <w:lang w:val="fr-FR"/>
        </w:rPr>
        <w:t>[6]</w:t>
      </w:r>
      <w:r w:rsidRPr="00BE63A2">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BE63A2" w:rsidRDefault="00BE63A2" w:rsidP="00BE63A2">
      <w:pPr>
        <w:pStyle w:val="Bibliographie"/>
      </w:pPr>
      <w:r>
        <w:t>[7]</w:t>
      </w:r>
      <w:r>
        <w:tab/>
        <w:t xml:space="preserve">A. Back </w:t>
      </w:r>
      <w:r>
        <w:rPr>
          <w:i/>
          <w:iCs/>
        </w:rPr>
        <w:t>et al.</w:t>
      </w:r>
      <w:r>
        <w:t>, « Enabling Blockchain Innovations with Pegged Sidechains », p. 25, oct. 2014.</w:t>
      </w:r>
    </w:p>
    <w:p w:rsidR="00BE63A2" w:rsidRDefault="00BE63A2" w:rsidP="00BE63A2">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BE63A2" w:rsidRDefault="00BE63A2" w:rsidP="00BE63A2">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BE63A2" w:rsidRPr="00BE63A2" w:rsidRDefault="00BE63A2" w:rsidP="00BE63A2">
      <w:pPr>
        <w:pStyle w:val="Bibliographie"/>
        <w:rPr>
          <w:lang w:val="fr-FR"/>
        </w:rPr>
      </w:pPr>
      <w:r w:rsidRPr="00BE63A2">
        <w:rPr>
          <w:lang w:val="fr-FR"/>
        </w:rPr>
        <w:t>[10]</w:t>
      </w:r>
      <w:r w:rsidRPr="00BE63A2">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BE63A2" w:rsidRDefault="00BE63A2" w:rsidP="00BE63A2">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BE63A2" w:rsidRDefault="00BE63A2" w:rsidP="00BE63A2">
      <w:pPr>
        <w:pStyle w:val="Bibliographie"/>
      </w:pPr>
      <w:r>
        <w:t>[12]</w:t>
      </w:r>
      <w:r>
        <w:tab/>
        <w:t>S. Nakamoto, « Bitcoin: A Peer-to-Peer Electronic Cash System », p. 9.</w:t>
      </w:r>
    </w:p>
    <w:p w:rsidR="00BE63A2" w:rsidRPr="00BE63A2" w:rsidRDefault="00BE63A2" w:rsidP="00BE63A2">
      <w:pPr>
        <w:pStyle w:val="Bibliographie"/>
        <w:rPr>
          <w:lang w:val="fr-FR"/>
        </w:rPr>
      </w:pPr>
      <w:r w:rsidRPr="00BE63A2">
        <w:rPr>
          <w:lang w:val="fr-FR"/>
        </w:rPr>
        <w:t>[13]</w:t>
      </w:r>
      <w:r w:rsidRPr="00BE63A2">
        <w:rPr>
          <w:lang w:val="fr-FR"/>
        </w:rPr>
        <w:tab/>
        <w:t xml:space="preserve">Ferr. Godebarge et R. Rossat, « Principes clés d’une application Blockchain », </w:t>
      </w:r>
      <w:r w:rsidRPr="00BE63A2">
        <w:rPr>
          <w:i/>
          <w:iCs/>
          <w:lang w:val="fr-FR"/>
        </w:rPr>
        <w:t>EM Lyon Bus. Sch.</w:t>
      </w:r>
      <w:r w:rsidRPr="00BE63A2">
        <w:rPr>
          <w:lang w:val="fr-FR"/>
        </w:rPr>
        <w:t>, p. 50, déc. 2016.</w:t>
      </w:r>
    </w:p>
    <w:p w:rsidR="00BE63A2" w:rsidRPr="00BE63A2" w:rsidRDefault="00BE63A2" w:rsidP="00BE63A2">
      <w:pPr>
        <w:pStyle w:val="Bibliographie"/>
        <w:rPr>
          <w:lang w:val="fr-FR"/>
        </w:rPr>
      </w:pPr>
      <w:r w:rsidRPr="00BE63A2">
        <w:rPr>
          <w:lang w:val="fr-FR"/>
        </w:rPr>
        <w:t>[14]</w:t>
      </w:r>
      <w:r w:rsidRPr="00BE63A2">
        <w:rPr>
          <w:lang w:val="fr-FR"/>
        </w:rPr>
        <w:tab/>
        <w:t xml:space="preserve">« Blockchain », </w:t>
      </w:r>
      <w:r w:rsidRPr="00BE63A2">
        <w:rPr>
          <w:i/>
          <w:iCs/>
          <w:lang w:val="fr-FR"/>
        </w:rPr>
        <w:t>Wikipédia</w:t>
      </w:r>
      <w:r w:rsidRPr="00BE63A2">
        <w:rPr>
          <w:lang w:val="fr-FR"/>
        </w:rPr>
        <w:t>. 11 janvier 2025. Consulté le: 19 septembre 2024. [En ligne]. Disponible sur: https://fr.wikipedia.org/w/index.php?title=Blockchain&amp;oldid=222001944#Histoire</w:t>
      </w:r>
    </w:p>
    <w:p w:rsidR="00BE63A2" w:rsidRPr="00BE63A2" w:rsidRDefault="00BE63A2" w:rsidP="00BE63A2">
      <w:pPr>
        <w:pStyle w:val="Bibliographie"/>
        <w:rPr>
          <w:lang w:val="fr-FR"/>
        </w:rPr>
      </w:pPr>
      <w:r w:rsidRPr="00BE63A2">
        <w:rPr>
          <w:lang w:val="fr-FR"/>
        </w:rPr>
        <w:t>[15]</w:t>
      </w:r>
      <w:r w:rsidRPr="00BE63A2">
        <w:rPr>
          <w:lang w:val="fr-FR"/>
        </w:rPr>
        <w:tab/>
        <w:t>A. Bakhoum, « La Blockchain pour la Sécurisation des E-livrets scolaires », p. 103, 2019.</w:t>
      </w:r>
    </w:p>
    <w:p w:rsidR="00BE63A2" w:rsidRDefault="00BE63A2" w:rsidP="00BE63A2">
      <w:pPr>
        <w:pStyle w:val="Bibliographie"/>
      </w:pPr>
      <w:r>
        <w:t>[16]</w:t>
      </w:r>
      <w:r>
        <w:tab/>
        <w:t xml:space="preserve">I. Bashir, </w:t>
      </w:r>
      <w:r>
        <w:rPr>
          <w:i/>
          <w:iCs/>
        </w:rPr>
        <w:t>Mastering Blockchain</w:t>
      </w:r>
      <w:r>
        <w:t>. Packt Publishing Ltd, 2017.</w:t>
      </w:r>
    </w:p>
    <w:p w:rsidR="00BE63A2" w:rsidRPr="00BE63A2" w:rsidRDefault="00BE63A2" w:rsidP="00BE63A2">
      <w:pPr>
        <w:pStyle w:val="Bibliographie"/>
        <w:rPr>
          <w:lang w:val="fr-FR"/>
        </w:rPr>
      </w:pPr>
      <w:r w:rsidRPr="00BE63A2">
        <w:rPr>
          <w:lang w:val="fr-FR"/>
        </w:rPr>
        <w:t>[17]</w:t>
      </w:r>
      <w:r w:rsidRPr="00BE63A2">
        <w:rPr>
          <w:lang w:val="fr-FR"/>
        </w:rPr>
        <w:tab/>
        <w:t>J.-L. Jonnaert, « Quelles différences entre blockchain publique et blockchain privée ? », Cryptoast. Consulté le: 29 septembre 2024. [En ligne]. Disponible sur: https://cryptoast.fr/differences-blockchain-publique-blockchain-privee/</w:t>
      </w:r>
    </w:p>
    <w:p w:rsidR="00BE63A2" w:rsidRPr="00BE63A2" w:rsidRDefault="00BE63A2" w:rsidP="00BE63A2">
      <w:pPr>
        <w:pStyle w:val="Bibliographie"/>
        <w:rPr>
          <w:lang w:val="fr-FR"/>
        </w:rPr>
      </w:pPr>
      <w:r>
        <w:t>[18]</w:t>
      </w:r>
      <w:r>
        <w:tab/>
        <w:t xml:space="preserve">H. Anwar, « Blockchain Consortium: Top 20 Consortia You Should Check Out », 101 Blockchains. </w:t>
      </w:r>
      <w:r w:rsidRPr="00BE63A2">
        <w:rPr>
          <w:lang w:val="fr-FR"/>
        </w:rPr>
        <w:t>Consulté le: 2 octobre 2024. [En ligne]. Disponible sur: https://101blockchains.com/blockchain-consortium/</w:t>
      </w:r>
    </w:p>
    <w:p w:rsidR="00BE63A2" w:rsidRPr="00BE63A2" w:rsidRDefault="00BE63A2" w:rsidP="00BE63A2">
      <w:pPr>
        <w:pStyle w:val="Bibliographie"/>
        <w:rPr>
          <w:lang w:val="fr-FR"/>
        </w:rPr>
      </w:pPr>
      <w:r w:rsidRPr="00BE63A2">
        <w:rPr>
          <w:lang w:val="fr-FR"/>
        </w:rPr>
        <w:t>[19]</w:t>
      </w:r>
      <w:r w:rsidRPr="00BE63A2">
        <w:rPr>
          <w:lang w:val="fr-FR"/>
        </w:rPr>
        <w:tab/>
        <w:t>« Qu’est-ce qu’un arbre Merkle? », Bit2Me Academy. Consulté le: 18 décembre 2024. [En ligne]. Disponible sur: https://academy.bit2me.com/fr/qu%27est-ce-qu%27un-arbre-merkle/</w:t>
      </w:r>
    </w:p>
    <w:p w:rsidR="00BE63A2" w:rsidRPr="00BE63A2" w:rsidRDefault="00BE63A2" w:rsidP="00BE63A2">
      <w:pPr>
        <w:pStyle w:val="Bibliographie"/>
        <w:rPr>
          <w:lang w:val="fr-FR"/>
        </w:rPr>
      </w:pPr>
      <w:r w:rsidRPr="00BE63A2">
        <w:rPr>
          <w:lang w:val="fr-FR"/>
        </w:rPr>
        <w:t>[20]</w:t>
      </w:r>
      <w:r w:rsidRPr="00BE63A2">
        <w:rPr>
          <w:lang w:val="fr-FR"/>
        </w:rPr>
        <w:tab/>
        <w:t xml:space="preserve">A. A. Oussama, « CHAPITRE III : État de l’art de la Blockchain », ResearchGate. Consulté le: 21 octobre 2024. [En ligne]. Disponible sur: </w:t>
      </w:r>
      <w:r w:rsidRPr="00BE63A2">
        <w:rPr>
          <w:lang w:val="fr-FR"/>
        </w:rPr>
        <w:lastRenderedPageBreak/>
        <w:t>https://www.researchgate.net/publication/335174496_CHAPITRE_III_Etat_de_l'art_de_la_Blockchain</w:t>
      </w:r>
    </w:p>
    <w:p w:rsidR="00BE63A2" w:rsidRPr="00BE63A2" w:rsidRDefault="00BE63A2" w:rsidP="00BE63A2">
      <w:pPr>
        <w:pStyle w:val="Bibliographie"/>
        <w:rPr>
          <w:lang w:val="fr-FR"/>
        </w:rPr>
      </w:pPr>
      <w:r w:rsidRPr="00BE63A2">
        <w:rPr>
          <w:lang w:val="fr-FR"/>
        </w:rPr>
        <w:t>[21]</w:t>
      </w:r>
      <w:r w:rsidRPr="00BE63A2">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BE63A2" w:rsidRPr="00BE63A2" w:rsidRDefault="00BE63A2" w:rsidP="00BE63A2">
      <w:pPr>
        <w:pStyle w:val="Bibliographie"/>
        <w:rPr>
          <w:lang w:val="fr-FR"/>
        </w:rPr>
      </w:pPr>
      <w:r w:rsidRPr="00BE63A2">
        <w:rPr>
          <w:lang w:val="fr-FR"/>
        </w:rPr>
        <w:t>[22]</w:t>
      </w:r>
      <w:r w:rsidRPr="00BE63A2">
        <w:rPr>
          <w:lang w:val="fr-FR"/>
        </w:rPr>
        <w:tab/>
        <w:t>B. Anders, « Blockchain Demo ». Consulté le: 23 janvier 2025. [En ligne]. Disponible sur: https://andersbrownworth.com/blockchain/hash</w:t>
      </w:r>
    </w:p>
    <w:p w:rsidR="00BE63A2" w:rsidRPr="00BE63A2" w:rsidRDefault="00BE63A2" w:rsidP="00BE63A2">
      <w:pPr>
        <w:pStyle w:val="Bibliographie"/>
        <w:rPr>
          <w:lang w:val="fr-FR"/>
        </w:rPr>
      </w:pPr>
      <w:r w:rsidRPr="00BE63A2">
        <w:rPr>
          <w:lang w:val="fr-FR"/>
        </w:rPr>
        <w:t>[23]</w:t>
      </w:r>
      <w:r w:rsidRPr="00BE63A2">
        <w:rPr>
          <w:lang w:val="fr-FR"/>
        </w:rPr>
        <w:tab/>
        <w:t>É. Larousse, « Définitions : consensus - Dictionnaire de français Larousse ». Consulté le: 15 septembre 2024. [En ligne]. Disponible sur: https://www.larousse.fr/dictionnaires/francais/consensus/18357</w:t>
      </w:r>
    </w:p>
    <w:p w:rsidR="00BE63A2" w:rsidRPr="00BE63A2" w:rsidRDefault="00BE63A2" w:rsidP="00BE63A2">
      <w:pPr>
        <w:pStyle w:val="Bibliographie"/>
        <w:rPr>
          <w:lang w:val="fr-FR"/>
        </w:rPr>
      </w:pPr>
      <w:r w:rsidRPr="00BE63A2">
        <w:rPr>
          <w:lang w:val="fr-FR"/>
        </w:rPr>
        <w:t>[24]</w:t>
      </w:r>
      <w:r w:rsidRPr="00BE63A2">
        <w:rPr>
          <w:lang w:val="fr-FR"/>
        </w:rPr>
        <w:tab/>
        <w:t>« Consensus : Définition simple et facile du dictionnaire ». Consulté le: 15 septembre 2024. [En ligne]. Disponible sur: https://www.linternaute.fr/dictionnaire/fr/definition/consensus/</w:t>
      </w:r>
    </w:p>
    <w:p w:rsidR="00BE63A2" w:rsidRPr="00BE63A2" w:rsidRDefault="00BE63A2" w:rsidP="00BE63A2">
      <w:pPr>
        <w:pStyle w:val="Bibliographie"/>
        <w:rPr>
          <w:lang w:val="fr-FR"/>
        </w:rPr>
      </w:pPr>
      <w:r w:rsidRPr="00BE63A2">
        <w:rPr>
          <w:lang w:val="fr-FR"/>
        </w:rPr>
        <w:t>[25]</w:t>
      </w:r>
      <w:r w:rsidRPr="00BE63A2">
        <w:rPr>
          <w:lang w:val="fr-FR"/>
        </w:rPr>
        <w:tab/>
        <w:t>« Qu’est-ce que le consensus ? Guide du débutant », Qu’est-ce que le consensus ? Guide du débutant. Consulté le: 15 septembre 2024. [En ligne]. Disponible sur: https://crypto.com/fr/university/consensus-mechanisms-explained</w:t>
      </w:r>
    </w:p>
    <w:p w:rsidR="00BE63A2" w:rsidRPr="00BE63A2" w:rsidRDefault="00BE63A2" w:rsidP="00BE63A2">
      <w:pPr>
        <w:pStyle w:val="Bibliographie"/>
        <w:rPr>
          <w:lang w:val="fr-FR"/>
        </w:rPr>
      </w:pPr>
      <w:r>
        <w:t>[26]</w:t>
      </w:r>
      <w:r>
        <w:tab/>
        <w:t xml:space="preserve">« How to Agree: Different Types of Consensus for Blockchain », How to Agree: Different Types of Consensus for Blockchain. </w:t>
      </w:r>
      <w:r w:rsidRPr="00BE63A2">
        <w:rPr>
          <w:lang w:val="fr-FR"/>
        </w:rPr>
        <w:t>Consulté le: 1 février 2025. [En ligne]. Disponible sur: https://crypto.com/en/university/different-types-of-consensus-for-blockchain</w:t>
      </w:r>
    </w:p>
    <w:p w:rsidR="00BE63A2" w:rsidRPr="00BE63A2" w:rsidRDefault="00BE63A2" w:rsidP="00BE63A2">
      <w:pPr>
        <w:pStyle w:val="Bibliographie"/>
        <w:rPr>
          <w:lang w:val="fr-FR"/>
        </w:rPr>
      </w:pPr>
      <w:r w:rsidRPr="00BE63A2">
        <w:rPr>
          <w:lang w:val="fr-FR"/>
        </w:rPr>
        <w:t>[27]</w:t>
      </w:r>
      <w:r w:rsidRPr="00BE63A2">
        <w:rPr>
          <w:lang w:val="fr-FR"/>
        </w:rPr>
        <w:tab/>
        <w:t>« Qu’est-ce qu’une attaque à 51% et quels sont les risques ? », coinbase. Consulté le: 3 février 2025. [En ligne]. Disponible sur: https://www.coinbase.com/fr/learn/crypto-glossary/what-is-a-51-percent-attack-and-what-are-the-risks</w:t>
      </w:r>
    </w:p>
    <w:p w:rsidR="00BE63A2" w:rsidRPr="00BE63A2" w:rsidRDefault="00BE63A2" w:rsidP="00BE63A2">
      <w:pPr>
        <w:pStyle w:val="Bibliographie"/>
        <w:rPr>
          <w:lang w:val="fr-FR"/>
        </w:rPr>
      </w:pPr>
      <w:r w:rsidRPr="00BE63A2">
        <w:rPr>
          <w:lang w:val="fr-FR"/>
        </w:rPr>
        <w:t>[28]</w:t>
      </w:r>
      <w:r w:rsidRPr="00BE63A2">
        <w:rPr>
          <w:lang w:val="fr-FR"/>
        </w:rPr>
        <w:tab/>
        <w:t>« Blockchain : qu’est-ce qu’un Smart Contract et à quoi ça sert ? », LeMagIT. Consulté le: 5 février 2025. [En ligne]. Disponible sur: https://www.lemagit.fr/conseil/Blockchain-quest-ce-quun-Smart-Contract-et-a-quoi-ca-sert</w:t>
      </w:r>
    </w:p>
    <w:p w:rsidR="00BE63A2" w:rsidRPr="00BE63A2" w:rsidRDefault="00BE63A2" w:rsidP="00BE63A2">
      <w:pPr>
        <w:pStyle w:val="Bibliographie"/>
        <w:rPr>
          <w:lang w:val="fr-FR"/>
        </w:rPr>
      </w:pPr>
      <w:r w:rsidRPr="00BE63A2">
        <w:rPr>
          <w:lang w:val="fr-FR"/>
        </w:rPr>
        <w:t>[29]</w:t>
      </w:r>
      <w:r w:rsidRPr="00BE63A2">
        <w:rPr>
          <w:lang w:val="fr-FR"/>
        </w:rPr>
        <w:tab/>
        <w:t>« Que sont les contrats intelligents ? | Les contrats intelligents expliqués | Kraken ». Consulté le: 8 février 2025. [En ligne]. Disponible sur: https://www.kraken.com/fr/learn/what-are-smart-contracts</w:t>
      </w:r>
    </w:p>
    <w:p w:rsidR="00BE63A2" w:rsidRPr="00BE63A2" w:rsidRDefault="00BE63A2" w:rsidP="00BE63A2">
      <w:pPr>
        <w:pStyle w:val="Bibliographie"/>
        <w:rPr>
          <w:lang w:val="fr-FR"/>
        </w:rPr>
      </w:pPr>
      <w:r w:rsidRPr="00BE63A2">
        <w:rPr>
          <w:lang w:val="fr-FR"/>
        </w:rPr>
        <w:t>[30]</w:t>
      </w:r>
      <w:r w:rsidRPr="00BE63A2">
        <w:rPr>
          <w:lang w:val="fr-FR"/>
        </w:rPr>
        <w:tab/>
        <w:t>« Que sont les contrats intelligents sur la blockchain ? | IBM ». Consulté le: 7 février 2025. [En ligne]. Disponible sur: https://www.ibm.com/fr-fr/topics/smart-contracts</w:t>
      </w:r>
    </w:p>
    <w:p w:rsidR="00BE63A2" w:rsidRPr="00BE63A2" w:rsidRDefault="00BE63A2" w:rsidP="00BE63A2">
      <w:pPr>
        <w:pStyle w:val="Bibliographie"/>
        <w:rPr>
          <w:lang w:val="fr-FR"/>
        </w:rPr>
      </w:pPr>
      <w:r w:rsidRPr="00BE63A2">
        <w:rPr>
          <w:lang w:val="fr-FR"/>
        </w:rPr>
        <w:t>[31]</w:t>
      </w:r>
      <w:r w:rsidRPr="00BE63A2">
        <w:rPr>
          <w:lang w:val="fr-FR"/>
        </w:rPr>
        <w:tab/>
        <w:t>« Smart contract : définition et fonctionnement ». Consulté le: 7 février 2025. [En ligne]. Disponible sur: https://www.captaincontrat.com/contrats-commerciaux-cgv/contrats-commerciaux/smart-contract-definition-et-fonctionnement-me-beaubourg-avocats</w:t>
      </w:r>
    </w:p>
    <w:p w:rsidR="00BE63A2" w:rsidRPr="00BE63A2" w:rsidRDefault="00BE63A2" w:rsidP="00BE63A2">
      <w:pPr>
        <w:pStyle w:val="Bibliographie"/>
        <w:rPr>
          <w:lang w:val="fr-FR"/>
        </w:rPr>
      </w:pPr>
      <w:r w:rsidRPr="00BE63A2">
        <w:rPr>
          <w:lang w:val="fr-FR"/>
        </w:rPr>
        <w:t>[32]</w:t>
      </w:r>
      <w:r w:rsidRPr="00BE63A2">
        <w:rPr>
          <w:lang w:val="fr-FR"/>
        </w:rPr>
        <w:tab/>
        <w:t xml:space="preserve">« Ethereum », </w:t>
      </w:r>
      <w:r w:rsidRPr="00BE63A2">
        <w:rPr>
          <w:i/>
          <w:iCs/>
          <w:lang w:val="fr-FR"/>
        </w:rPr>
        <w:t>Wikipédia</w:t>
      </w:r>
      <w:r w:rsidRPr="00BE63A2">
        <w:rPr>
          <w:lang w:val="fr-FR"/>
        </w:rPr>
        <w:t>. 22 janvier 2025. Consulté le: 10 février 2025. [En ligne]. Disponible sur: https://fr.wikipedia.org/wiki/Ethereum</w:t>
      </w:r>
    </w:p>
    <w:p w:rsidR="00BE63A2" w:rsidRPr="00BE63A2" w:rsidRDefault="00BE63A2" w:rsidP="00BE63A2">
      <w:pPr>
        <w:pStyle w:val="Bibliographie"/>
        <w:rPr>
          <w:lang w:val="fr-FR"/>
        </w:rPr>
      </w:pPr>
      <w:r w:rsidRPr="00BE63A2">
        <w:rPr>
          <w:lang w:val="fr-FR"/>
        </w:rPr>
        <w:t>[33]</w:t>
      </w:r>
      <w:r w:rsidRPr="00BE63A2">
        <w:rPr>
          <w:lang w:val="fr-FR"/>
        </w:rPr>
        <w:tab/>
        <w:t>T. Bourbotte, « C’est quoi Ethereum ? Nos explications pour tout savoir sur cette blockchain et sa cryptomonnaie ETH », Cryptoast. Consulté le: 10 février 2025. [En ligne]. Disponible sur: https://cryptoast.fr/fiche-ethereum/</w:t>
      </w:r>
    </w:p>
    <w:p w:rsidR="00BE63A2" w:rsidRDefault="00BE63A2" w:rsidP="00BE63A2">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BE63A2" w:rsidRPr="00BE63A2" w:rsidRDefault="00BE63A2" w:rsidP="00BE63A2">
      <w:pPr>
        <w:pStyle w:val="Bibliographie"/>
        <w:rPr>
          <w:lang w:val="fr-FR"/>
        </w:rPr>
      </w:pPr>
      <w:r w:rsidRPr="00BE63A2">
        <w:rPr>
          <w:lang w:val="fr-FR"/>
        </w:rPr>
        <w:t>[35]</w:t>
      </w:r>
      <w:r w:rsidRPr="00BE63A2">
        <w:rPr>
          <w:lang w:val="fr-FR"/>
        </w:rPr>
        <w:tab/>
        <w:t>« Nœuds et clients », ethereum.org. Consulté le: 12 février 2025. [En ligne]. Disponible sur: https://ethereum.org/fr/developers/docs/nodes-and-clients/</w:t>
      </w:r>
    </w:p>
    <w:p w:rsidR="00BE63A2" w:rsidRPr="00BE63A2" w:rsidRDefault="00BE63A2" w:rsidP="00BE63A2">
      <w:pPr>
        <w:pStyle w:val="Bibliographie"/>
        <w:rPr>
          <w:lang w:val="fr-FR"/>
        </w:rPr>
      </w:pPr>
      <w:r w:rsidRPr="00BE63A2">
        <w:rPr>
          <w:lang w:val="fr-FR"/>
        </w:rPr>
        <w:t>[36]</w:t>
      </w:r>
      <w:r w:rsidRPr="00BE63A2">
        <w:rPr>
          <w:lang w:val="fr-FR"/>
        </w:rPr>
        <w:tab/>
        <w:t>« Machine virtuelle Ethereum (EVM) », ethereum.org. Consulté le: 12 février 2025. [En ligne]. Disponible sur: https://ethereum.org/fr/developers/docs/evm/</w:t>
      </w:r>
    </w:p>
    <w:p w:rsidR="00BE63A2" w:rsidRDefault="00BE63A2" w:rsidP="00BE63A2">
      <w:pPr>
        <w:pStyle w:val="Bibliographie"/>
      </w:pPr>
      <w:r>
        <w:t>[37]</w:t>
      </w:r>
      <w:r>
        <w:tab/>
        <w:t>T. Takenobu, « Ethereum EVM illustrated », p. 116.</w:t>
      </w:r>
    </w:p>
    <w:p w:rsidR="00BE63A2" w:rsidRPr="00BE63A2" w:rsidRDefault="00BE63A2" w:rsidP="00BE63A2">
      <w:pPr>
        <w:pStyle w:val="Bibliographie"/>
        <w:rPr>
          <w:lang w:val="fr-FR"/>
        </w:rPr>
      </w:pPr>
      <w:r w:rsidRPr="00BE63A2">
        <w:rPr>
          <w:lang w:val="fr-FR"/>
        </w:rPr>
        <w:t>[38]</w:t>
      </w:r>
      <w:r w:rsidRPr="00BE63A2">
        <w:rPr>
          <w:lang w:val="fr-FR"/>
        </w:rPr>
        <w:tab/>
        <w:t>« Comptes Ethereum », ethereum.org. Consulté le: 12 février 2025. [En ligne]. Disponible sur: https://ethereum.org/fr/developers/docs/accounts/</w:t>
      </w:r>
    </w:p>
    <w:p w:rsidR="00BE63A2" w:rsidRPr="00BE63A2" w:rsidRDefault="00BE63A2" w:rsidP="00BE63A2">
      <w:pPr>
        <w:pStyle w:val="Bibliographie"/>
        <w:rPr>
          <w:lang w:val="fr-FR"/>
        </w:rPr>
      </w:pPr>
      <w:r w:rsidRPr="00BE63A2">
        <w:rPr>
          <w:lang w:val="fr-FR"/>
        </w:rPr>
        <w:lastRenderedPageBreak/>
        <w:t>[39]</w:t>
      </w:r>
      <w:r w:rsidRPr="00BE63A2">
        <w:rPr>
          <w:lang w:val="fr-FR"/>
        </w:rPr>
        <w:tab/>
        <w:t>« Transactions », ethereum.org. Consulté le: 15 février 2025. [En ligne]. Disponible sur: https://ethereum.org/fr/developers/docs/transactions/</w:t>
      </w:r>
    </w:p>
    <w:p w:rsidR="00BE63A2" w:rsidRPr="00BE63A2" w:rsidRDefault="00BE63A2" w:rsidP="00BE63A2">
      <w:pPr>
        <w:pStyle w:val="Bibliographie"/>
        <w:rPr>
          <w:lang w:val="fr-FR"/>
        </w:rPr>
      </w:pPr>
      <w:r w:rsidRPr="00BE63A2">
        <w:rPr>
          <w:lang w:val="fr-FR"/>
        </w:rPr>
        <w:t>[40]</w:t>
      </w:r>
      <w:r w:rsidRPr="00BE63A2">
        <w:rPr>
          <w:lang w:val="fr-FR"/>
        </w:rPr>
        <w:tab/>
        <w:t>« Gaz et frais », ethereum.org. Consulté le: 15 février 2025. [En ligne]. Disponible sur: https://ethereum.org/fr/developers/docs/gas/</w:t>
      </w:r>
    </w:p>
    <w:p w:rsidR="00BE63A2" w:rsidRPr="00BE63A2" w:rsidRDefault="00BE63A2" w:rsidP="00BE63A2">
      <w:pPr>
        <w:pStyle w:val="Bibliographie"/>
        <w:rPr>
          <w:lang w:val="fr-FR"/>
        </w:rPr>
      </w:pPr>
      <w:r w:rsidRPr="00BE63A2">
        <w:rPr>
          <w:lang w:val="fr-FR"/>
        </w:rPr>
        <w:t>[41]</w:t>
      </w:r>
      <w:r w:rsidRPr="00BE63A2">
        <w:rPr>
          <w:lang w:val="fr-FR"/>
        </w:rPr>
        <w:tab/>
        <w:t>« Blocs », ethereum.org. Consulté le: 17 février 2025. [En ligne]. Disponible sur: https://ethereum.org/fr/developers/docs/blocks/</w:t>
      </w:r>
    </w:p>
    <w:p w:rsidR="00BE63A2" w:rsidRPr="00BE63A2" w:rsidRDefault="00BE63A2" w:rsidP="00BE63A2">
      <w:pPr>
        <w:pStyle w:val="Bibliographie"/>
        <w:rPr>
          <w:lang w:val="fr-FR"/>
        </w:rPr>
      </w:pPr>
      <w:r w:rsidRPr="00BE63A2">
        <w:rPr>
          <w:lang w:val="fr-FR"/>
        </w:rPr>
        <w:t>[42]</w:t>
      </w:r>
      <w:r w:rsidRPr="00BE63A2">
        <w:rPr>
          <w:lang w:val="fr-FR"/>
        </w:rPr>
        <w:tab/>
        <w:t>« Introduction à l’ether », ethereum.org. Consulté le: 12 février 2025. [En ligne]. Disponible sur: https://ethereum.org/fr/developers/docs/intro-to-ether/</w:t>
      </w:r>
    </w:p>
    <w:p w:rsidR="00BE63A2" w:rsidRPr="00BE63A2" w:rsidRDefault="00BE63A2" w:rsidP="00BE63A2">
      <w:pPr>
        <w:pStyle w:val="Bibliographie"/>
        <w:rPr>
          <w:lang w:val="fr-FR"/>
        </w:rPr>
      </w:pPr>
      <w:r w:rsidRPr="00BE63A2">
        <w:rPr>
          <w:lang w:val="fr-FR"/>
        </w:rPr>
        <w:t>[43]</w:t>
      </w:r>
      <w:r w:rsidRPr="00BE63A2">
        <w:rPr>
          <w:lang w:val="fr-FR"/>
        </w:rPr>
        <w:tab/>
        <w:t>« Introduction aux contrats intelligents », ethereum.org. Consulté le: 12 février 2025. [En ligne]. Disponible sur: https://ethereum.org/fr/developers/docs/smart-contracts/</w:t>
      </w:r>
    </w:p>
    <w:p w:rsidR="00BE63A2" w:rsidRPr="00BE63A2" w:rsidRDefault="00BE63A2" w:rsidP="00BE63A2">
      <w:pPr>
        <w:pStyle w:val="Bibliographie"/>
        <w:rPr>
          <w:lang w:val="fr-FR"/>
        </w:rPr>
      </w:pPr>
      <w:r w:rsidRPr="00BE63A2">
        <w:rPr>
          <w:lang w:val="fr-FR"/>
        </w:rPr>
        <w:t>[44]</w:t>
      </w:r>
      <w:r w:rsidRPr="00BE63A2">
        <w:rPr>
          <w:lang w:val="fr-FR"/>
        </w:rPr>
        <w:tab/>
        <w:t>« Introduction aux dApps », ethereum.org. Consulté le: 12 février 2025. [En ligne]. Disponible sur: https://ethereum.org/fr/developers/docs/dapps/</w:t>
      </w:r>
    </w:p>
    <w:p w:rsidR="00BE63A2" w:rsidRPr="00BE63A2" w:rsidRDefault="00BE63A2" w:rsidP="00BE63A2">
      <w:pPr>
        <w:pStyle w:val="Bibliographie"/>
        <w:rPr>
          <w:lang w:val="fr-FR"/>
        </w:rPr>
      </w:pPr>
      <w:r w:rsidRPr="00BE63A2">
        <w:rPr>
          <w:lang w:val="fr-FR"/>
        </w:rPr>
        <w:t>[45]</w:t>
      </w:r>
      <w:r w:rsidRPr="00BE63A2">
        <w:rPr>
          <w:lang w:val="fr-FR"/>
        </w:rPr>
        <w:tab/>
        <w:t xml:space="preserve">« Signature numérique », </w:t>
      </w:r>
      <w:r w:rsidRPr="00BE63A2">
        <w:rPr>
          <w:i/>
          <w:iCs/>
          <w:lang w:val="fr-FR"/>
        </w:rPr>
        <w:t>Wikipédia</w:t>
      </w:r>
      <w:r w:rsidRPr="00BE63A2">
        <w:rPr>
          <w:lang w:val="fr-FR"/>
        </w:rPr>
        <w:t>. 21 octobre 2024. Consulté le: 21 février 2025. [En ligne]. Disponible sur: https://fr.wikipedia.org/wiki/Signature_num%C3%A9rique</w:t>
      </w:r>
    </w:p>
    <w:p w:rsidR="00BE63A2" w:rsidRPr="00BE63A2" w:rsidRDefault="00BE63A2" w:rsidP="00BE63A2">
      <w:pPr>
        <w:pStyle w:val="Bibliographie"/>
        <w:rPr>
          <w:lang w:val="fr-FR"/>
        </w:rPr>
      </w:pPr>
      <w:r w:rsidRPr="00BE63A2">
        <w:rPr>
          <w:lang w:val="fr-FR"/>
        </w:rPr>
        <w:t>[46]</w:t>
      </w:r>
      <w:r w:rsidRPr="00BE63A2">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BE63A2" w:rsidRPr="00BE63A2" w:rsidRDefault="00BE63A2" w:rsidP="00BE63A2">
      <w:pPr>
        <w:pStyle w:val="Bibliographie"/>
        <w:rPr>
          <w:lang w:val="fr-FR"/>
        </w:rPr>
      </w:pPr>
      <w:r w:rsidRPr="00BE63A2">
        <w:rPr>
          <w:lang w:val="fr-FR"/>
        </w:rPr>
        <w:t>[47]</w:t>
      </w:r>
      <w:r w:rsidRPr="00BE63A2">
        <w:rPr>
          <w:lang w:val="fr-FR"/>
        </w:rPr>
        <w:tab/>
        <w:t>« Hashing : voici comment fonctionne le hachage », IONOS Digital Guide. Consulté le: 24 février 2025. [En ligne]. Disponible sur: https://www.ionos.fr/digitalguide/sites-internet/developpement-web/hachage/</w:t>
      </w:r>
    </w:p>
    <w:p w:rsidR="00BE63A2" w:rsidRPr="00BE63A2" w:rsidRDefault="00BE63A2" w:rsidP="00BE63A2">
      <w:pPr>
        <w:pStyle w:val="Bibliographie"/>
        <w:rPr>
          <w:lang w:val="fr-FR"/>
        </w:rPr>
      </w:pPr>
      <w:r w:rsidRPr="00BE63A2">
        <w:rPr>
          <w:lang w:val="fr-FR"/>
        </w:rPr>
        <w:t>[48]</w:t>
      </w:r>
      <w:r w:rsidRPr="00BE63A2">
        <w:rPr>
          <w:lang w:val="fr-FR"/>
        </w:rPr>
        <w:tab/>
        <w:t>R. Blancher, « Horodatage électronique : définition et fonctionnement », Evidency. Consulté le: 24 février 2025. [En ligne]. Disponible sur: https://evidency.io/horodatage-electronique-definition-et-fonctionnement/</w:t>
      </w:r>
    </w:p>
    <w:p w:rsidR="00BE63A2" w:rsidRPr="00BE63A2" w:rsidRDefault="00BE63A2" w:rsidP="00BE63A2">
      <w:pPr>
        <w:pStyle w:val="Bibliographie"/>
        <w:rPr>
          <w:lang w:val="fr-FR"/>
        </w:rPr>
      </w:pPr>
      <w:r w:rsidRPr="00BE63A2">
        <w:rPr>
          <w:lang w:val="fr-FR"/>
        </w:rPr>
        <w:t>[49]</w:t>
      </w:r>
      <w:r w:rsidRPr="00BE63A2">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BE63A2" w:rsidRPr="00BE63A2" w:rsidRDefault="00BE63A2" w:rsidP="00BE63A2">
      <w:pPr>
        <w:pStyle w:val="Bibliographie"/>
        <w:rPr>
          <w:lang w:val="fr-FR"/>
        </w:rPr>
      </w:pPr>
      <w:r>
        <w:t>[50]</w:t>
      </w:r>
      <w:r>
        <w:tab/>
        <w:t xml:space="preserve">« QR vs. RFID, which is better? Find out which asset tags to use. », itemit. </w:t>
      </w:r>
      <w:r w:rsidRPr="00BE63A2">
        <w:rPr>
          <w:lang w:val="fr-FR"/>
        </w:rPr>
        <w:t>Consulté le: 25 février 2025. [En ligne]. Disponible sur: https://itemit.com/qr-vs-rfid-which-is-better/</w:t>
      </w:r>
    </w:p>
    <w:p w:rsidR="00BE63A2" w:rsidRDefault="00BE63A2" w:rsidP="00BE63A2">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BE63A2" w:rsidRPr="00BE63A2" w:rsidRDefault="00BE63A2" w:rsidP="00BE63A2">
      <w:pPr>
        <w:pStyle w:val="Bibliographie"/>
        <w:rPr>
          <w:lang w:val="fr-FR"/>
        </w:rPr>
      </w:pPr>
      <w:r>
        <w:t>[52]</w:t>
      </w:r>
      <w:r>
        <w:tab/>
        <w:t xml:space="preserve">« ISO/TC 307 - Blockchain and distributed ledger technologies ». </w:t>
      </w:r>
      <w:r w:rsidRPr="00BE63A2">
        <w:rPr>
          <w:lang w:val="fr-FR"/>
        </w:rPr>
        <w:t>Consulté le: 31 octobre 2024. [En ligne]. Disponible sur: https://www.iso.org/committee/6266604/x/catalogue/p/1/u/1/w/0/d/0</w:t>
      </w:r>
    </w:p>
    <w:p w:rsidR="00BE63A2" w:rsidRPr="00BE63A2" w:rsidRDefault="00BE63A2" w:rsidP="00BE63A2">
      <w:pPr>
        <w:pStyle w:val="Bibliographie"/>
        <w:rPr>
          <w:lang w:val="fr-FR"/>
        </w:rPr>
      </w:pPr>
      <w:r w:rsidRPr="00BE63A2">
        <w:rPr>
          <w:lang w:val="fr-FR"/>
        </w:rPr>
        <w:t>[53]</w:t>
      </w:r>
      <w:r w:rsidRPr="00BE63A2">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BE63A2" w:rsidRPr="00BE63A2" w:rsidRDefault="00BE63A2" w:rsidP="00BE63A2">
      <w:pPr>
        <w:pStyle w:val="Bibliographie"/>
        <w:rPr>
          <w:lang w:val="fr-FR"/>
        </w:rPr>
      </w:pPr>
      <w:r w:rsidRPr="00BE63A2">
        <w:rPr>
          <w:lang w:val="fr-FR"/>
        </w:rPr>
        <w:t>[54]</w:t>
      </w:r>
      <w:r w:rsidRPr="00BE63A2">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BE63A2" w:rsidRPr="00BE63A2" w:rsidRDefault="00BE63A2" w:rsidP="00BE63A2">
      <w:pPr>
        <w:pStyle w:val="Bibliographie"/>
        <w:rPr>
          <w:lang w:val="fr-FR"/>
        </w:rPr>
      </w:pPr>
      <w:r w:rsidRPr="00BE63A2">
        <w:rPr>
          <w:lang w:val="fr-FR"/>
        </w:rPr>
        <w:t>[55]</w:t>
      </w:r>
      <w:r w:rsidRPr="00BE63A2">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2" w:name="_Toc184475271"/>
      <w:bookmarkStart w:id="93" w:name="_Toc196483770"/>
      <w:r w:rsidRPr="00457C81">
        <w:rPr>
          <w:rFonts w:ascii="Times New Roman" w:eastAsiaTheme="majorEastAsia" w:hAnsi="Times New Roman" w:cs="Times New Roman"/>
          <w:b/>
          <w:color w:val="2E74B5" w:themeColor="accent1" w:themeShade="BF"/>
          <w:sz w:val="24"/>
          <w:szCs w:val="24"/>
          <w:lang w:val="fr-FR"/>
        </w:rPr>
        <w:lastRenderedPageBreak/>
        <w:t>ANNEXES</w:t>
      </w:r>
      <w:bookmarkEnd w:id="92"/>
      <w:bookmarkEnd w:id="93"/>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7">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8"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9">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3D62" w:rsidRDefault="00823D62" w:rsidP="004936BB">
      <w:pPr>
        <w:spacing w:after="0" w:line="240" w:lineRule="auto"/>
      </w:pPr>
      <w:r>
        <w:separator/>
      </w:r>
    </w:p>
  </w:endnote>
  <w:endnote w:type="continuationSeparator" w:id="0">
    <w:p w:rsidR="00823D62" w:rsidRDefault="00823D62"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737516" w:rsidRDefault="00737516">
        <w:pPr>
          <w:pStyle w:val="Pieddepage"/>
          <w:jc w:val="right"/>
        </w:pPr>
        <w:r>
          <w:rPr>
            <w:lang w:val="fr-FR"/>
          </w:rPr>
          <w:t xml:space="preserve">Page | </w:t>
        </w:r>
        <w:r>
          <w:fldChar w:fldCharType="begin"/>
        </w:r>
        <w:r>
          <w:instrText>PAGE   \* MERGEFORMAT</w:instrText>
        </w:r>
        <w:r>
          <w:fldChar w:fldCharType="separate"/>
        </w:r>
        <w:r w:rsidR="00C13A65" w:rsidRPr="00C13A65">
          <w:rPr>
            <w:noProof/>
            <w:lang w:val="fr-FR"/>
          </w:rPr>
          <w:t>56</w:t>
        </w:r>
        <w:r>
          <w:fldChar w:fldCharType="end"/>
        </w:r>
        <w:r>
          <w:rPr>
            <w:lang w:val="fr-FR"/>
          </w:rPr>
          <w:t xml:space="preserve"> </w:t>
        </w:r>
      </w:p>
    </w:sdtContent>
  </w:sdt>
  <w:p w:rsidR="00737516" w:rsidRDefault="00737516">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3D62" w:rsidRDefault="00823D62" w:rsidP="004936BB">
      <w:pPr>
        <w:spacing w:after="0" w:line="240" w:lineRule="auto"/>
      </w:pPr>
      <w:r>
        <w:separator/>
      </w:r>
    </w:p>
  </w:footnote>
  <w:footnote w:type="continuationSeparator" w:id="0">
    <w:p w:rsidR="00823D62" w:rsidRDefault="00823D62" w:rsidP="004936BB">
      <w:pPr>
        <w:spacing w:after="0" w:line="240" w:lineRule="auto"/>
      </w:pPr>
      <w:r>
        <w:continuationSeparator/>
      </w:r>
    </w:p>
  </w:footnote>
  <w:footnote w:id="1">
    <w:p w:rsidR="00737516" w:rsidRPr="00C366EC" w:rsidRDefault="00737516"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737516" w:rsidRPr="001F456E" w:rsidRDefault="00737516">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737516" w:rsidRPr="002B7930" w:rsidRDefault="00737516">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737516" w:rsidRPr="00C03BCB" w:rsidRDefault="00737516">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5">
    <w:p w:rsidR="00737516" w:rsidRPr="008775A7" w:rsidRDefault="00737516">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6">
    <w:p w:rsidR="00737516" w:rsidRPr="00456E15" w:rsidRDefault="00737516">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7">
    <w:p w:rsidR="002D78D5" w:rsidRPr="00B00F8B" w:rsidRDefault="002D78D5">
      <w:pPr>
        <w:pStyle w:val="Notedebasdepage"/>
        <w:rPr>
          <w:lang w:val="fr-FR"/>
        </w:rPr>
      </w:pPr>
      <w:r>
        <w:rPr>
          <w:rStyle w:val="Appelnotedebasdep"/>
        </w:rPr>
        <w:footnoteRef/>
      </w:r>
      <w:r w:rsidRPr="00B00F8B">
        <w:rPr>
          <w:lang w:val="fr-FR"/>
        </w:rPr>
        <w:t xml:space="preserve"> </w:t>
      </w:r>
      <w:r w:rsidR="00B00F8B" w:rsidRPr="00C451E5">
        <w:rPr>
          <w:rFonts w:ascii="Times New Roman" w:hAnsi="Times New Roman" w:cs="Times New Roman"/>
          <w:lang w:val="fr-FR"/>
        </w:rPr>
        <w:t xml:space="preserve">Opérations effectuées sur </w:t>
      </w:r>
      <w:hyperlink r:id="rId7" w:history="1">
        <w:r w:rsidR="00B00F8B" w:rsidRPr="00C451E5">
          <w:rPr>
            <w:rStyle w:val="Lienhypertexte"/>
            <w:rFonts w:ascii="Times New Roman" w:hAnsi="Times New Roman" w:cs="Times New Roman"/>
            <w:lang w:val="fr-FR"/>
          </w:rPr>
          <w:t>https://remix.ethereum.org/</w:t>
        </w:r>
      </w:hyperlink>
      <w:r w:rsidR="00B00F8B" w:rsidRPr="00C451E5">
        <w:rPr>
          <w:rFonts w:ascii="Times New Roman" w:hAnsi="Times New Roman" w:cs="Times New Roman"/>
          <w:lang w:val="fr-FR"/>
        </w:rPr>
        <w:t xml:space="preserve"> </w:t>
      </w:r>
      <w:r w:rsidR="00CA4F59" w:rsidRPr="00C451E5">
        <w:rPr>
          <w:rFonts w:ascii="Times New Roman" w:hAnsi="Times New Roman" w:cs="Times New Roman"/>
          <w:lang w:val="fr-FR"/>
        </w:rPr>
        <w:t xml:space="preserve">. 1 ETH = 525.613 GAS sur </w:t>
      </w:r>
      <w:hyperlink r:id="rId8" w:history="1">
        <w:r w:rsidR="00CA4F59" w:rsidRPr="00C451E5">
          <w:rPr>
            <w:rStyle w:val="Lienhypertexte"/>
            <w:rFonts w:ascii="Times New Roman" w:hAnsi="Times New Roman" w:cs="Times New Roman"/>
            <w:lang w:val="fr-FR"/>
          </w:rPr>
          <w:t>https://bitsgap.com/fr/converter/gas/eth</w:t>
        </w:r>
      </w:hyperlink>
      <w:r w:rsidR="00CA4F59" w:rsidRPr="00C451E5">
        <w:rPr>
          <w:rFonts w:ascii="Times New Roman" w:hAnsi="Times New Roman" w:cs="Times New Roman"/>
          <w:lang w:val="fr-FR"/>
        </w:rPr>
        <w:t xml:space="preserve"> </w:t>
      </w:r>
      <w:r w:rsidR="00752B1F" w:rsidRPr="00C451E5">
        <w:rPr>
          <w:rFonts w:ascii="Times New Roman" w:hAnsi="Times New Roman" w:cs="Times New Roman"/>
          <w:lang w:val="fr-FR"/>
        </w:rPr>
        <w:t>(27/04/2025)</w:t>
      </w:r>
    </w:p>
  </w:footnote>
  <w:footnote w:id="8">
    <w:p w:rsidR="007F17C1" w:rsidRPr="007F17C1" w:rsidRDefault="007F17C1">
      <w:pPr>
        <w:pStyle w:val="Notedebasdepage"/>
        <w:rPr>
          <w:lang w:val="fr-FR"/>
        </w:rPr>
      </w:pPr>
      <w:r>
        <w:rPr>
          <w:rStyle w:val="Appelnotedebasdep"/>
        </w:rPr>
        <w:footnoteRef/>
      </w:r>
      <w: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880A48"/>
    <w:multiLevelType w:val="hybridMultilevel"/>
    <w:tmpl w:val="4490D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4"/>
  </w:num>
  <w:num w:numId="2">
    <w:abstractNumId w:val="5"/>
  </w:num>
  <w:num w:numId="3">
    <w:abstractNumId w:val="3"/>
  </w:num>
  <w:num w:numId="4">
    <w:abstractNumId w:val="32"/>
  </w:num>
  <w:num w:numId="5">
    <w:abstractNumId w:val="39"/>
  </w:num>
  <w:num w:numId="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36"/>
  </w:num>
  <w:num w:numId="9">
    <w:abstractNumId w:val="25"/>
  </w:num>
  <w:num w:numId="10">
    <w:abstractNumId w:val="43"/>
  </w:num>
  <w:num w:numId="11">
    <w:abstractNumId w:val="13"/>
  </w:num>
  <w:num w:numId="12">
    <w:abstractNumId w:val="29"/>
  </w:num>
  <w:num w:numId="13">
    <w:abstractNumId w:val="16"/>
  </w:num>
  <w:num w:numId="14">
    <w:abstractNumId w:val="9"/>
  </w:num>
  <w:num w:numId="15">
    <w:abstractNumId w:val="23"/>
  </w:num>
  <w:num w:numId="16">
    <w:abstractNumId w:val="38"/>
  </w:num>
  <w:num w:numId="17">
    <w:abstractNumId w:val="20"/>
  </w:num>
  <w:num w:numId="18">
    <w:abstractNumId w:val="0"/>
  </w:num>
  <w:num w:numId="19">
    <w:abstractNumId w:val="37"/>
  </w:num>
  <w:num w:numId="20">
    <w:abstractNumId w:val="19"/>
  </w:num>
  <w:num w:numId="21">
    <w:abstractNumId w:val="1"/>
  </w:num>
  <w:num w:numId="22">
    <w:abstractNumId w:val="28"/>
  </w:num>
  <w:num w:numId="23">
    <w:abstractNumId w:val="7"/>
  </w:num>
  <w:num w:numId="24">
    <w:abstractNumId w:val="41"/>
  </w:num>
  <w:num w:numId="25">
    <w:abstractNumId w:val="22"/>
  </w:num>
  <w:num w:numId="26">
    <w:abstractNumId w:val="42"/>
  </w:num>
  <w:num w:numId="27">
    <w:abstractNumId w:val="31"/>
  </w:num>
  <w:num w:numId="28">
    <w:abstractNumId w:val="21"/>
  </w:num>
  <w:num w:numId="29">
    <w:abstractNumId w:val="33"/>
  </w:num>
  <w:num w:numId="30">
    <w:abstractNumId w:val="15"/>
  </w:num>
  <w:num w:numId="31">
    <w:abstractNumId w:val="34"/>
  </w:num>
  <w:num w:numId="32">
    <w:abstractNumId w:val="4"/>
  </w:num>
  <w:num w:numId="33">
    <w:abstractNumId w:val="12"/>
  </w:num>
  <w:num w:numId="34">
    <w:abstractNumId w:val="27"/>
  </w:num>
  <w:num w:numId="35">
    <w:abstractNumId w:val="24"/>
  </w:num>
  <w:num w:numId="36">
    <w:abstractNumId w:val="30"/>
  </w:num>
  <w:num w:numId="37">
    <w:abstractNumId w:val="35"/>
  </w:num>
  <w:num w:numId="38">
    <w:abstractNumId w:val="6"/>
  </w:num>
  <w:num w:numId="39">
    <w:abstractNumId w:val="2"/>
  </w:num>
  <w:num w:numId="40">
    <w:abstractNumId w:val="8"/>
  </w:num>
  <w:num w:numId="41">
    <w:abstractNumId w:val="10"/>
  </w:num>
  <w:num w:numId="42">
    <w:abstractNumId w:val="26"/>
  </w:num>
  <w:num w:numId="43">
    <w:abstractNumId w:val="14"/>
  </w:num>
  <w:num w:numId="44">
    <w:abstractNumId w:val="11"/>
  </w:num>
  <w:num w:numId="45">
    <w:abstractNumId w:val="18"/>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C80"/>
    <w:rsid w:val="000029B0"/>
    <w:rsid w:val="00002C6F"/>
    <w:rsid w:val="0000328C"/>
    <w:rsid w:val="0000332B"/>
    <w:rsid w:val="000035E1"/>
    <w:rsid w:val="000042A0"/>
    <w:rsid w:val="00004BB3"/>
    <w:rsid w:val="00005192"/>
    <w:rsid w:val="00005B88"/>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20AA"/>
    <w:rsid w:val="000225D3"/>
    <w:rsid w:val="00022C0C"/>
    <w:rsid w:val="00022DD4"/>
    <w:rsid w:val="0002352A"/>
    <w:rsid w:val="00024322"/>
    <w:rsid w:val="00025074"/>
    <w:rsid w:val="0002648D"/>
    <w:rsid w:val="000270A1"/>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6F2"/>
    <w:rsid w:val="00035A22"/>
    <w:rsid w:val="00036333"/>
    <w:rsid w:val="00036374"/>
    <w:rsid w:val="00036510"/>
    <w:rsid w:val="00036637"/>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1311"/>
    <w:rsid w:val="00062014"/>
    <w:rsid w:val="000625DD"/>
    <w:rsid w:val="000629B2"/>
    <w:rsid w:val="00062E47"/>
    <w:rsid w:val="00062FD3"/>
    <w:rsid w:val="0006335F"/>
    <w:rsid w:val="00063DA3"/>
    <w:rsid w:val="000648E2"/>
    <w:rsid w:val="00065545"/>
    <w:rsid w:val="00065E0C"/>
    <w:rsid w:val="00065E30"/>
    <w:rsid w:val="000667AF"/>
    <w:rsid w:val="00066CBE"/>
    <w:rsid w:val="00067820"/>
    <w:rsid w:val="000703BC"/>
    <w:rsid w:val="000707CD"/>
    <w:rsid w:val="000715F5"/>
    <w:rsid w:val="000715F6"/>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C5B"/>
    <w:rsid w:val="00096CD3"/>
    <w:rsid w:val="000971B0"/>
    <w:rsid w:val="000974F5"/>
    <w:rsid w:val="0009758D"/>
    <w:rsid w:val="00097722"/>
    <w:rsid w:val="00097C25"/>
    <w:rsid w:val="000A007C"/>
    <w:rsid w:val="000A0240"/>
    <w:rsid w:val="000A150C"/>
    <w:rsid w:val="000A2D83"/>
    <w:rsid w:val="000A2E71"/>
    <w:rsid w:val="000A336B"/>
    <w:rsid w:val="000A359A"/>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5FD8"/>
    <w:rsid w:val="000B6844"/>
    <w:rsid w:val="000B694D"/>
    <w:rsid w:val="000B6EAD"/>
    <w:rsid w:val="000B6FBC"/>
    <w:rsid w:val="000C0497"/>
    <w:rsid w:val="000C0D8A"/>
    <w:rsid w:val="000C140C"/>
    <w:rsid w:val="000C14DA"/>
    <w:rsid w:val="000C1DE0"/>
    <w:rsid w:val="000C1F48"/>
    <w:rsid w:val="000C2113"/>
    <w:rsid w:val="000C242B"/>
    <w:rsid w:val="000C394B"/>
    <w:rsid w:val="000C39B3"/>
    <w:rsid w:val="000C3BD5"/>
    <w:rsid w:val="000C3F92"/>
    <w:rsid w:val="000C44A4"/>
    <w:rsid w:val="000C6C3A"/>
    <w:rsid w:val="000C7105"/>
    <w:rsid w:val="000C71D9"/>
    <w:rsid w:val="000C7B55"/>
    <w:rsid w:val="000C7BBB"/>
    <w:rsid w:val="000D0813"/>
    <w:rsid w:val="000D1401"/>
    <w:rsid w:val="000D1E7B"/>
    <w:rsid w:val="000D216F"/>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308"/>
    <w:rsid w:val="000D6540"/>
    <w:rsid w:val="000D6833"/>
    <w:rsid w:val="000D6834"/>
    <w:rsid w:val="000D740C"/>
    <w:rsid w:val="000E06DF"/>
    <w:rsid w:val="000E0A7B"/>
    <w:rsid w:val="000E0A7E"/>
    <w:rsid w:val="000E0AF5"/>
    <w:rsid w:val="000E1666"/>
    <w:rsid w:val="000E1B41"/>
    <w:rsid w:val="000E21B9"/>
    <w:rsid w:val="000E295E"/>
    <w:rsid w:val="000E30AB"/>
    <w:rsid w:val="000E3663"/>
    <w:rsid w:val="000E3CD3"/>
    <w:rsid w:val="000E41B8"/>
    <w:rsid w:val="000E45D5"/>
    <w:rsid w:val="000E4827"/>
    <w:rsid w:val="000E4B24"/>
    <w:rsid w:val="000E5680"/>
    <w:rsid w:val="000E57A8"/>
    <w:rsid w:val="000E5AB1"/>
    <w:rsid w:val="000E5C43"/>
    <w:rsid w:val="000E5E66"/>
    <w:rsid w:val="000E6339"/>
    <w:rsid w:val="000E7FCD"/>
    <w:rsid w:val="000F0628"/>
    <w:rsid w:val="000F08DC"/>
    <w:rsid w:val="000F09CE"/>
    <w:rsid w:val="000F0DC6"/>
    <w:rsid w:val="000F10C2"/>
    <w:rsid w:val="000F11C1"/>
    <w:rsid w:val="000F25D0"/>
    <w:rsid w:val="000F2F35"/>
    <w:rsid w:val="000F361C"/>
    <w:rsid w:val="000F3BAD"/>
    <w:rsid w:val="000F4C34"/>
    <w:rsid w:val="000F5F9D"/>
    <w:rsid w:val="000F710E"/>
    <w:rsid w:val="000F7CB4"/>
    <w:rsid w:val="00100B0D"/>
    <w:rsid w:val="00100BE0"/>
    <w:rsid w:val="00102311"/>
    <w:rsid w:val="00102352"/>
    <w:rsid w:val="001032EE"/>
    <w:rsid w:val="00103A8F"/>
    <w:rsid w:val="00104982"/>
    <w:rsid w:val="0010536D"/>
    <w:rsid w:val="00106E0C"/>
    <w:rsid w:val="00106F51"/>
    <w:rsid w:val="00107121"/>
    <w:rsid w:val="001072D8"/>
    <w:rsid w:val="001073B7"/>
    <w:rsid w:val="001075BC"/>
    <w:rsid w:val="00110234"/>
    <w:rsid w:val="0011058A"/>
    <w:rsid w:val="00110736"/>
    <w:rsid w:val="00110C08"/>
    <w:rsid w:val="001111D0"/>
    <w:rsid w:val="0011276B"/>
    <w:rsid w:val="001134CB"/>
    <w:rsid w:val="00113A92"/>
    <w:rsid w:val="00114179"/>
    <w:rsid w:val="001149E7"/>
    <w:rsid w:val="00114BA5"/>
    <w:rsid w:val="00115744"/>
    <w:rsid w:val="001157F1"/>
    <w:rsid w:val="00115F37"/>
    <w:rsid w:val="00117609"/>
    <w:rsid w:val="001178D4"/>
    <w:rsid w:val="00117CF6"/>
    <w:rsid w:val="00117F24"/>
    <w:rsid w:val="00120231"/>
    <w:rsid w:val="001207A4"/>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3EEC"/>
    <w:rsid w:val="00134E33"/>
    <w:rsid w:val="0013527C"/>
    <w:rsid w:val="00135CAF"/>
    <w:rsid w:val="00136F33"/>
    <w:rsid w:val="00137642"/>
    <w:rsid w:val="001400E7"/>
    <w:rsid w:val="001405B5"/>
    <w:rsid w:val="0014235C"/>
    <w:rsid w:val="0014267C"/>
    <w:rsid w:val="00142750"/>
    <w:rsid w:val="001427D5"/>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2BD2"/>
    <w:rsid w:val="001531BA"/>
    <w:rsid w:val="001534D5"/>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25A"/>
    <w:rsid w:val="001613DA"/>
    <w:rsid w:val="00162982"/>
    <w:rsid w:val="00162F73"/>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1F42"/>
    <w:rsid w:val="00173002"/>
    <w:rsid w:val="001736E5"/>
    <w:rsid w:val="00173C50"/>
    <w:rsid w:val="00174141"/>
    <w:rsid w:val="00174578"/>
    <w:rsid w:val="001746DC"/>
    <w:rsid w:val="0017492E"/>
    <w:rsid w:val="001757D1"/>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74DC"/>
    <w:rsid w:val="00187A44"/>
    <w:rsid w:val="00187F12"/>
    <w:rsid w:val="001900C5"/>
    <w:rsid w:val="00190875"/>
    <w:rsid w:val="00190885"/>
    <w:rsid w:val="00190BC3"/>
    <w:rsid w:val="00190DC6"/>
    <w:rsid w:val="00191C69"/>
    <w:rsid w:val="00191CBF"/>
    <w:rsid w:val="0019310D"/>
    <w:rsid w:val="00193113"/>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554F"/>
    <w:rsid w:val="001B5827"/>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E0363"/>
    <w:rsid w:val="001E0924"/>
    <w:rsid w:val="001E14CD"/>
    <w:rsid w:val="001E2811"/>
    <w:rsid w:val="001E2868"/>
    <w:rsid w:val="001E2F80"/>
    <w:rsid w:val="001E3323"/>
    <w:rsid w:val="001E4CD7"/>
    <w:rsid w:val="001E4D59"/>
    <w:rsid w:val="001E54EC"/>
    <w:rsid w:val="001E550E"/>
    <w:rsid w:val="001E6053"/>
    <w:rsid w:val="001E7350"/>
    <w:rsid w:val="001E7895"/>
    <w:rsid w:val="001F02CD"/>
    <w:rsid w:val="001F0582"/>
    <w:rsid w:val="001F05DA"/>
    <w:rsid w:val="001F14B3"/>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13B"/>
    <w:rsid w:val="00201C45"/>
    <w:rsid w:val="00203AEB"/>
    <w:rsid w:val="00203B2B"/>
    <w:rsid w:val="00203D2A"/>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986"/>
    <w:rsid w:val="00211A6B"/>
    <w:rsid w:val="0021239C"/>
    <w:rsid w:val="0021246A"/>
    <w:rsid w:val="00213387"/>
    <w:rsid w:val="0021364D"/>
    <w:rsid w:val="00213934"/>
    <w:rsid w:val="00214317"/>
    <w:rsid w:val="00214458"/>
    <w:rsid w:val="00215262"/>
    <w:rsid w:val="00215603"/>
    <w:rsid w:val="00215609"/>
    <w:rsid w:val="0021575B"/>
    <w:rsid w:val="002161D0"/>
    <w:rsid w:val="00216289"/>
    <w:rsid w:val="0021680F"/>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2F8E"/>
    <w:rsid w:val="00223249"/>
    <w:rsid w:val="002238C3"/>
    <w:rsid w:val="00223BE0"/>
    <w:rsid w:val="002242A5"/>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DDE"/>
    <w:rsid w:val="00236F2F"/>
    <w:rsid w:val="002375B7"/>
    <w:rsid w:val="00237EB8"/>
    <w:rsid w:val="0024012C"/>
    <w:rsid w:val="0024020E"/>
    <w:rsid w:val="002403EB"/>
    <w:rsid w:val="00240577"/>
    <w:rsid w:val="002408B2"/>
    <w:rsid w:val="00240C9B"/>
    <w:rsid w:val="0024143D"/>
    <w:rsid w:val="00241814"/>
    <w:rsid w:val="00241845"/>
    <w:rsid w:val="00241875"/>
    <w:rsid w:val="00241B02"/>
    <w:rsid w:val="00241E35"/>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70F"/>
    <w:rsid w:val="00255909"/>
    <w:rsid w:val="00256CBB"/>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1206"/>
    <w:rsid w:val="002716D1"/>
    <w:rsid w:val="00271E64"/>
    <w:rsid w:val="00271F89"/>
    <w:rsid w:val="00273066"/>
    <w:rsid w:val="002731D3"/>
    <w:rsid w:val="002732ED"/>
    <w:rsid w:val="0027333D"/>
    <w:rsid w:val="002733B5"/>
    <w:rsid w:val="00273441"/>
    <w:rsid w:val="00273493"/>
    <w:rsid w:val="00273AD7"/>
    <w:rsid w:val="00273D2D"/>
    <w:rsid w:val="002742BC"/>
    <w:rsid w:val="00275604"/>
    <w:rsid w:val="002758A7"/>
    <w:rsid w:val="00276992"/>
    <w:rsid w:val="00276DF2"/>
    <w:rsid w:val="00276FDD"/>
    <w:rsid w:val="002772D4"/>
    <w:rsid w:val="00277931"/>
    <w:rsid w:val="00277F8B"/>
    <w:rsid w:val="00280829"/>
    <w:rsid w:val="00280869"/>
    <w:rsid w:val="00280C86"/>
    <w:rsid w:val="00282775"/>
    <w:rsid w:val="0028292C"/>
    <w:rsid w:val="002851D8"/>
    <w:rsid w:val="00285B00"/>
    <w:rsid w:val="00285EE7"/>
    <w:rsid w:val="0028633A"/>
    <w:rsid w:val="00286948"/>
    <w:rsid w:val="00286FA4"/>
    <w:rsid w:val="00287209"/>
    <w:rsid w:val="00287AEE"/>
    <w:rsid w:val="00287E4C"/>
    <w:rsid w:val="00287FB0"/>
    <w:rsid w:val="00290526"/>
    <w:rsid w:val="00290559"/>
    <w:rsid w:val="0029068D"/>
    <w:rsid w:val="00290C26"/>
    <w:rsid w:val="00290F15"/>
    <w:rsid w:val="00291FD7"/>
    <w:rsid w:val="00292850"/>
    <w:rsid w:val="00292A21"/>
    <w:rsid w:val="00292DC2"/>
    <w:rsid w:val="00293227"/>
    <w:rsid w:val="00293AFE"/>
    <w:rsid w:val="00293C27"/>
    <w:rsid w:val="00294AC8"/>
    <w:rsid w:val="00294BBA"/>
    <w:rsid w:val="00295672"/>
    <w:rsid w:val="0029581F"/>
    <w:rsid w:val="00296930"/>
    <w:rsid w:val="00296A54"/>
    <w:rsid w:val="00296BEA"/>
    <w:rsid w:val="002A02B3"/>
    <w:rsid w:val="002A02EE"/>
    <w:rsid w:val="002A0C5A"/>
    <w:rsid w:val="002A12B5"/>
    <w:rsid w:val="002A160F"/>
    <w:rsid w:val="002A181D"/>
    <w:rsid w:val="002A199B"/>
    <w:rsid w:val="002A26F8"/>
    <w:rsid w:val="002A2A64"/>
    <w:rsid w:val="002A2F7E"/>
    <w:rsid w:val="002A42CA"/>
    <w:rsid w:val="002A456F"/>
    <w:rsid w:val="002A495C"/>
    <w:rsid w:val="002A4C0F"/>
    <w:rsid w:val="002A4CBA"/>
    <w:rsid w:val="002A4E4A"/>
    <w:rsid w:val="002A4F8E"/>
    <w:rsid w:val="002A5582"/>
    <w:rsid w:val="002A5FF2"/>
    <w:rsid w:val="002A658B"/>
    <w:rsid w:val="002A7454"/>
    <w:rsid w:val="002A76B7"/>
    <w:rsid w:val="002B005D"/>
    <w:rsid w:val="002B0372"/>
    <w:rsid w:val="002B0454"/>
    <w:rsid w:val="002B06C8"/>
    <w:rsid w:val="002B0821"/>
    <w:rsid w:val="002B12B0"/>
    <w:rsid w:val="002B13D2"/>
    <w:rsid w:val="002B199E"/>
    <w:rsid w:val="002B26AF"/>
    <w:rsid w:val="002B2B8E"/>
    <w:rsid w:val="002B4665"/>
    <w:rsid w:val="002B46CE"/>
    <w:rsid w:val="002B4ADA"/>
    <w:rsid w:val="002B5212"/>
    <w:rsid w:val="002B5387"/>
    <w:rsid w:val="002B5924"/>
    <w:rsid w:val="002B59CE"/>
    <w:rsid w:val="002B5DD9"/>
    <w:rsid w:val="002B6EDE"/>
    <w:rsid w:val="002B77AF"/>
    <w:rsid w:val="002B7930"/>
    <w:rsid w:val="002C0630"/>
    <w:rsid w:val="002C0D54"/>
    <w:rsid w:val="002C0DF6"/>
    <w:rsid w:val="002C140F"/>
    <w:rsid w:val="002C2544"/>
    <w:rsid w:val="002C25CB"/>
    <w:rsid w:val="002C28EE"/>
    <w:rsid w:val="002C2FFE"/>
    <w:rsid w:val="002C33B3"/>
    <w:rsid w:val="002C3BBF"/>
    <w:rsid w:val="002C46ED"/>
    <w:rsid w:val="002C5630"/>
    <w:rsid w:val="002C5F2E"/>
    <w:rsid w:val="002C665E"/>
    <w:rsid w:val="002C7087"/>
    <w:rsid w:val="002D0BDC"/>
    <w:rsid w:val="002D0D0B"/>
    <w:rsid w:val="002D1C34"/>
    <w:rsid w:val="002D2101"/>
    <w:rsid w:val="002D238E"/>
    <w:rsid w:val="002D25C7"/>
    <w:rsid w:val="002D3707"/>
    <w:rsid w:val="002D38DB"/>
    <w:rsid w:val="002D3B2D"/>
    <w:rsid w:val="002D49B2"/>
    <w:rsid w:val="002D4D6C"/>
    <w:rsid w:val="002D4EBC"/>
    <w:rsid w:val="002D55EF"/>
    <w:rsid w:val="002D5681"/>
    <w:rsid w:val="002D621F"/>
    <w:rsid w:val="002D64BA"/>
    <w:rsid w:val="002D6A70"/>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69E"/>
    <w:rsid w:val="002F2746"/>
    <w:rsid w:val="002F2E5F"/>
    <w:rsid w:val="002F3600"/>
    <w:rsid w:val="002F36F5"/>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70A"/>
    <w:rsid w:val="00315267"/>
    <w:rsid w:val="00316230"/>
    <w:rsid w:val="00316D3C"/>
    <w:rsid w:val="00316D51"/>
    <w:rsid w:val="00316FD7"/>
    <w:rsid w:val="00317793"/>
    <w:rsid w:val="00320250"/>
    <w:rsid w:val="00320A1A"/>
    <w:rsid w:val="00320E61"/>
    <w:rsid w:val="00321803"/>
    <w:rsid w:val="003224EB"/>
    <w:rsid w:val="00322591"/>
    <w:rsid w:val="00322662"/>
    <w:rsid w:val="0032364A"/>
    <w:rsid w:val="00323827"/>
    <w:rsid w:val="00323F0F"/>
    <w:rsid w:val="003245C8"/>
    <w:rsid w:val="00324EAF"/>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D9"/>
    <w:rsid w:val="003360BF"/>
    <w:rsid w:val="003360F9"/>
    <w:rsid w:val="0033682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D3E"/>
    <w:rsid w:val="00346EF1"/>
    <w:rsid w:val="00346F28"/>
    <w:rsid w:val="00347120"/>
    <w:rsid w:val="0034744F"/>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5B10"/>
    <w:rsid w:val="0035671F"/>
    <w:rsid w:val="003576EB"/>
    <w:rsid w:val="00360301"/>
    <w:rsid w:val="00360388"/>
    <w:rsid w:val="0036051D"/>
    <w:rsid w:val="00360A9B"/>
    <w:rsid w:val="00360ADF"/>
    <w:rsid w:val="00360D98"/>
    <w:rsid w:val="00360F66"/>
    <w:rsid w:val="0036152E"/>
    <w:rsid w:val="0036186F"/>
    <w:rsid w:val="00362581"/>
    <w:rsid w:val="00362872"/>
    <w:rsid w:val="003629B8"/>
    <w:rsid w:val="003633CC"/>
    <w:rsid w:val="00364547"/>
    <w:rsid w:val="00364A00"/>
    <w:rsid w:val="00364FB2"/>
    <w:rsid w:val="00365169"/>
    <w:rsid w:val="00365706"/>
    <w:rsid w:val="003660CA"/>
    <w:rsid w:val="003664EC"/>
    <w:rsid w:val="003667F0"/>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02F1"/>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679D"/>
    <w:rsid w:val="0039726C"/>
    <w:rsid w:val="0039745D"/>
    <w:rsid w:val="00397AC2"/>
    <w:rsid w:val="00397D51"/>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8C9"/>
    <w:rsid w:val="003B1970"/>
    <w:rsid w:val="003B1C30"/>
    <w:rsid w:val="003B206A"/>
    <w:rsid w:val="003B32D1"/>
    <w:rsid w:val="003B3886"/>
    <w:rsid w:val="003B3D0E"/>
    <w:rsid w:val="003B57FD"/>
    <w:rsid w:val="003B5DB1"/>
    <w:rsid w:val="003B671A"/>
    <w:rsid w:val="003B6857"/>
    <w:rsid w:val="003B6FBD"/>
    <w:rsid w:val="003C0A8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CC8"/>
    <w:rsid w:val="003C5FDC"/>
    <w:rsid w:val="003C662E"/>
    <w:rsid w:val="003C6A5B"/>
    <w:rsid w:val="003C7422"/>
    <w:rsid w:val="003C7748"/>
    <w:rsid w:val="003C7A3F"/>
    <w:rsid w:val="003D02A7"/>
    <w:rsid w:val="003D094D"/>
    <w:rsid w:val="003D0B6F"/>
    <w:rsid w:val="003D1A43"/>
    <w:rsid w:val="003D2D51"/>
    <w:rsid w:val="003D36A2"/>
    <w:rsid w:val="003D37B3"/>
    <w:rsid w:val="003D3A43"/>
    <w:rsid w:val="003D3AE3"/>
    <w:rsid w:val="003D4265"/>
    <w:rsid w:val="003D42EC"/>
    <w:rsid w:val="003D4D05"/>
    <w:rsid w:val="003D527D"/>
    <w:rsid w:val="003D545A"/>
    <w:rsid w:val="003D6076"/>
    <w:rsid w:val="003D6967"/>
    <w:rsid w:val="003D6A9C"/>
    <w:rsid w:val="003D74A0"/>
    <w:rsid w:val="003D799B"/>
    <w:rsid w:val="003E0B1B"/>
    <w:rsid w:val="003E0D71"/>
    <w:rsid w:val="003E0E34"/>
    <w:rsid w:val="003E0E54"/>
    <w:rsid w:val="003E2589"/>
    <w:rsid w:val="003E291E"/>
    <w:rsid w:val="003E3FC8"/>
    <w:rsid w:val="003E3FCF"/>
    <w:rsid w:val="003E47A4"/>
    <w:rsid w:val="003E484A"/>
    <w:rsid w:val="003E4B34"/>
    <w:rsid w:val="003E51D3"/>
    <w:rsid w:val="003E547E"/>
    <w:rsid w:val="003E5803"/>
    <w:rsid w:val="003E58FB"/>
    <w:rsid w:val="003E5C05"/>
    <w:rsid w:val="003E5EBF"/>
    <w:rsid w:val="003E643A"/>
    <w:rsid w:val="003E73B6"/>
    <w:rsid w:val="003E78A2"/>
    <w:rsid w:val="003F0638"/>
    <w:rsid w:val="003F075B"/>
    <w:rsid w:val="003F0B5A"/>
    <w:rsid w:val="003F0C85"/>
    <w:rsid w:val="003F0D04"/>
    <w:rsid w:val="003F0EFD"/>
    <w:rsid w:val="003F0F27"/>
    <w:rsid w:val="003F29F4"/>
    <w:rsid w:val="003F3C7D"/>
    <w:rsid w:val="003F3E88"/>
    <w:rsid w:val="003F4680"/>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71DE"/>
    <w:rsid w:val="0040760C"/>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214"/>
    <w:rsid w:val="0043731C"/>
    <w:rsid w:val="0043731F"/>
    <w:rsid w:val="0043773C"/>
    <w:rsid w:val="0043797F"/>
    <w:rsid w:val="004404E4"/>
    <w:rsid w:val="004405F5"/>
    <w:rsid w:val="004408D2"/>
    <w:rsid w:val="00440C6F"/>
    <w:rsid w:val="00440F3A"/>
    <w:rsid w:val="004417D5"/>
    <w:rsid w:val="00441E0E"/>
    <w:rsid w:val="00442A38"/>
    <w:rsid w:val="00442BF3"/>
    <w:rsid w:val="00442CC0"/>
    <w:rsid w:val="00442DB6"/>
    <w:rsid w:val="0044367A"/>
    <w:rsid w:val="00443F21"/>
    <w:rsid w:val="004450FF"/>
    <w:rsid w:val="004451B2"/>
    <w:rsid w:val="00445231"/>
    <w:rsid w:val="0044587B"/>
    <w:rsid w:val="00445B49"/>
    <w:rsid w:val="004461F0"/>
    <w:rsid w:val="0044658C"/>
    <w:rsid w:val="00446821"/>
    <w:rsid w:val="004475C6"/>
    <w:rsid w:val="00447E47"/>
    <w:rsid w:val="00450458"/>
    <w:rsid w:val="004507C7"/>
    <w:rsid w:val="004508EE"/>
    <w:rsid w:val="00450CA9"/>
    <w:rsid w:val="00450EC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B4C"/>
    <w:rsid w:val="00464ED9"/>
    <w:rsid w:val="00465378"/>
    <w:rsid w:val="00466FA4"/>
    <w:rsid w:val="00466FEB"/>
    <w:rsid w:val="00467143"/>
    <w:rsid w:val="004673C7"/>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B77"/>
    <w:rsid w:val="00496123"/>
    <w:rsid w:val="004A0D5B"/>
    <w:rsid w:val="004A0F3E"/>
    <w:rsid w:val="004A0F78"/>
    <w:rsid w:val="004A1E46"/>
    <w:rsid w:val="004A2014"/>
    <w:rsid w:val="004A27F0"/>
    <w:rsid w:val="004A3A37"/>
    <w:rsid w:val="004A416F"/>
    <w:rsid w:val="004A4EAE"/>
    <w:rsid w:val="004A5741"/>
    <w:rsid w:val="004A5970"/>
    <w:rsid w:val="004A65EE"/>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91E"/>
    <w:rsid w:val="004B5B78"/>
    <w:rsid w:val="004B64A3"/>
    <w:rsid w:val="004B66E5"/>
    <w:rsid w:val="004B6A8B"/>
    <w:rsid w:val="004B72E0"/>
    <w:rsid w:val="004B73C8"/>
    <w:rsid w:val="004B775C"/>
    <w:rsid w:val="004B79BB"/>
    <w:rsid w:val="004B7BAF"/>
    <w:rsid w:val="004C01E0"/>
    <w:rsid w:val="004C0827"/>
    <w:rsid w:val="004C0E4A"/>
    <w:rsid w:val="004C2313"/>
    <w:rsid w:val="004C2A32"/>
    <w:rsid w:val="004C2E92"/>
    <w:rsid w:val="004C30FB"/>
    <w:rsid w:val="004C3401"/>
    <w:rsid w:val="004C3B5C"/>
    <w:rsid w:val="004C417C"/>
    <w:rsid w:val="004C480B"/>
    <w:rsid w:val="004C481D"/>
    <w:rsid w:val="004C4BDC"/>
    <w:rsid w:val="004C5909"/>
    <w:rsid w:val="004C5AA0"/>
    <w:rsid w:val="004C67F6"/>
    <w:rsid w:val="004C6E64"/>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77E3"/>
    <w:rsid w:val="004D7AC1"/>
    <w:rsid w:val="004E0C16"/>
    <w:rsid w:val="004E159D"/>
    <w:rsid w:val="004E1B92"/>
    <w:rsid w:val="004E1E90"/>
    <w:rsid w:val="004E1F75"/>
    <w:rsid w:val="004E2362"/>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D9F"/>
    <w:rsid w:val="004F435C"/>
    <w:rsid w:val="004F43FF"/>
    <w:rsid w:val="004F4665"/>
    <w:rsid w:val="004F61A9"/>
    <w:rsid w:val="004F6DB9"/>
    <w:rsid w:val="004F6E7C"/>
    <w:rsid w:val="004F6EAF"/>
    <w:rsid w:val="004F7C82"/>
    <w:rsid w:val="00500326"/>
    <w:rsid w:val="00500CCA"/>
    <w:rsid w:val="00500FA3"/>
    <w:rsid w:val="00501674"/>
    <w:rsid w:val="005017E1"/>
    <w:rsid w:val="0050247A"/>
    <w:rsid w:val="0050281D"/>
    <w:rsid w:val="00502B0D"/>
    <w:rsid w:val="00502DDA"/>
    <w:rsid w:val="0050314C"/>
    <w:rsid w:val="00503618"/>
    <w:rsid w:val="00504042"/>
    <w:rsid w:val="00504154"/>
    <w:rsid w:val="00505170"/>
    <w:rsid w:val="00505391"/>
    <w:rsid w:val="005059B6"/>
    <w:rsid w:val="0050611B"/>
    <w:rsid w:val="00506634"/>
    <w:rsid w:val="00507073"/>
    <w:rsid w:val="00507864"/>
    <w:rsid w:val="00507945"/>
    <w:rsid w:val="00507A03"/>
    <w:rsid w:val="00510028"/>
    <w:rsid w:val="00510AAB"/>
    <w:rsid w:val="005113EC"/>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391"/>
    <w:rsid w:val="00520A81"/>
    <w:rsid w:val="00520E1D"/>
    <w:rsid w:val="00521144"/>
    <w:rsid w:val="005218B8"/>
    <w:rsid w:val="00521964"/>
    <w:rsid w:val="005221B4"/>
    <w:rsid w:val="005231CC"/>
    <w:rsid w:val="00523369"/>
    <w:rsid w:val="00524507"/>
    <w:rsid w:val="005249A5"/>
    <w:rsid w:val="00524AA4"/>
    <w:rsid w:val="00524D45"/>
    <w:rsid w:val="00524E48"/>
    <w:rsid w:val="005257DA"/>
    <w:rsid w:val="00525A3E"/>
    <w:rsid w:val="00525CE6"/>
    <w:rsid w:val="00525E10"/>
    <w:rsid w:val="005261CE"/>
    <w:rsid w:val="00526351"/>
    <w:rsid w:val="005263E6"/>
    <w:rsid w:val="00526A4B"/>
    <w:rsid w:val="005271B8"/>
    <w:rsid w:val="005276CE"/>
    <w:rsid w:val="005278D7"/>
    <w:rsid w:val="00527D85"/>
    <w:rsid w:val="005301AB"/>
    <w:rsid w:val="0053067D"/>
    <w:rsid w:val="005309A2"/>
    <w:rsid w:val="00530AF4"/>
    <w:rsid w:val="00531152"/>
    <w:rsid w:val="005312BF"/>
    <w:rsid w:val="00531CCA"/>
    <w:rsid w:val="005320BD"/>
    <w:rsid w:val="0053229B"/>
    <w:rsid w:val="005324B8"/>
    <w:rsid w:val="005331C6"/>
    <w:rsid w:val="005338E4"/>
    <w:rsid w:val="00533A89"/>
    <w:rsid w:val="0053416F"/>
    <w:rsid w:val="00534229"/>
    <w:rsid w:val="005348D1"/>
    <w:rsid w:val="00534C9F"/>
    <w:rsid w:val="005352D1"/>
    <w:rsid w:val="00535710"/>
    <w:rsid w:val="00535CAC"/>
    <w:rsid w:val="00535E26"/>
    <w:rsid w:val="00535E5D"/>
    <w:rsid w:val="005360F2"/>
    <w:rsid w:val="00536556"/>
    <w:rsid w:val="005368A4"/>
    <w:rsid w:val="00536925"/>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7335"/>
    <w:rsid w:val="0055093E"/>
    <w:rsid w:val="005517F9"/>
    <w:rsid w:val="005525D5"/>
    <w:rsid w:val="00552ACC"/>
    <w:rsid w:val="005531C2"/>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2B8"/>
    <w:rsid w:val="00562D6E"/>
    <w:rsid w:val="00562FF8"/>
    <w:rsid w:val="0056337C"/>
    <w:rsid w:val="00563C8D"/>
    <w:rsid w:val="00563EF5"/>
    <w:rsid w:val="00564A7E"/>
    <w:rsid w:val="00564CB0"/>
    <w:rsid w:val="00564E1F"/>
    <w:rsid w:val="005653A3"/>
    <w:rsid w:val="00566710"/>
    <w:rsid w:val="00566F8C"/>
    <w:rsid w:val="00567608"/>
    <w:rsid w:val="00567D97"/>
    <w:rsid w:val="005704F4"/>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0BA"/>
    <w:rsid w:val="005912E8"/>
    <w:rsid w:val="005916D6"/>
    <w:rsid w:val="005918D4"/>
    <w:rsid w:val="005925A0"/>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D2E"/>
    <w:rsid w:val="005D1DF1"/>
    <w:rsid w:val="005D26D8"/>
    <w:rsid w:val="005D278C"/>
    <w:rsid w:val="005D2C23"/>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F2"/>
    <w:rsid w:val="005E0DF3"/>
    <w:rsid w:val="005E10B2"/>
    <w:rsid w:val="005E12A8"/>
    <w:rsid w:val="005E2311"/>
    <w:rsid w:val="005E25F6"/>
    <w:rsid w:val="005E2B44"/>
    <w:rsid w:val="005E332A"/>
    <w:rsid w:val="005E3953"/>
    <w:rsid w:val="005E45CC"/>
    <w:rsid w:val="005E642C"/>
    <w:rsid w:val="005E66EC"/>
    <w:rsid w:val="005E68B7"/>
    <w:rsid w:val="005E6C92"/>
    <w:rsid w:val="005E7374"/>
    <w:rsid w:val="005E7F3E"/>
    <w:rsid w:val="005F0F7A"/>
    <w:rsid w:val="005F138F"/>
    <w:rsid w:val="005F14F8"/>
    <w:rsid w:val="005F1DB4"/>
    <w:rsid w:val="005F1EBA"/>
    <w:rsid w:val="005F2CA7"/>
    <w:rsid w:val="005F323F"/>
    <w:rsid w:val="005F33FD"/>
    <w:rsid w:val="005F3563"/>
    <w:rsid w:val="005F3A9B"/>
    <w:rsid w:val="005F3CBB"/>
    <w:rsid w:val="005F3D9B"/>
    <w:rsid w:val="005F3E9B"/>
    <w:rsid w:val="005F3F18"/>
    <w:rsid w:val="005F3FDB"/>
    <w:rsid w:val="005F50B1"/>
    <w:rsid w:val="005F5369"/>
    <w:rsid w:val="005F6015"/>
    <w:rsid w:val="005F675E"/>
    <w:rsid w:val="005F6896"/>
    <w:rsid w:val="005F6CDD"/>
    <w:rsid w:val="005F7783"/>
    <w:rsid w:val="005F7E71"/>
    <w:rsid w:val="00600016"/>
    <w:rsid w:val="006001BE"/>
    <w:rsid w:val="00600DDE"/>
    <w:rsid w:val="00601418"/>
    <w:rsid w:val="0060147D"/>
    <w:rsid w:val="0060180D"/>
    <w:rsid w:val="006019A9"/>
    <w:rsid w:val="00601C0C"/>
    <w:rsid w:val="00602805"/>
    <w:rsid w:val="00602EC8"/>
    <w:rsid w:val="00603258"/>
    <w:rsid w:val="0060325C"/>
    <w:rsid w:val="00603468"/>
    <w:rsid w:val="006035A8"/>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1045F"/>
    <w:rsid w:val="006105EB"/>
    <w:rsid w:val="00610715"/>
    <w:rsid w:val="00610BC6"/>
    <w:rsid w:val="00610ED2"/>
    <w:rsid w:val="00610F12"/>
    <w:rsid w:val="00610FF9"/>
    <w:rsid w:val="006113C4"/>
    <w:rsid w:val="00611454"/>
    <w:rsid w:val="006116DA"/>
    <w:rsid w:val="00611E82"/>
    <w:rsid w:val="00611FB1"/>
    <w:rsid w:val="006123AE"/>
    <w:rsid w:val="006129B1"/>
    <w:rsid w:val="00614942"/>
    <w:rsid w:val="00614F39"/>
    <w:rsid w:val="00615C5A"/>
    <w:rsid w:val="00615D6E"/>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B03"/>
    <w:rsid w:val="00630D57"/>
    <w:rsid w:val="0063162F"/>
    <w:rsid w:val="0063164E"/>
    <w:rsid w:val="006317F2"/>
    <w:rsid w:val="00631A03"/>
    <w:rsid w:val="00631B0A"/>
    <w:rsid w:val="00631F67"/>
    <w:rsid w:val="00632A0E"/>
    <w:rsid w:val="00633A53"/>
    <w:rsid w:val="00633C0A"/>
    <w:rsid w:val="00633E89"/>
    <w:rsid w:val="00634297"/>
    <w:rsid w:val="00634973"/>
    <w:rsid w:val="00634E0D"/>
    <w:rsid w:val="00635139"/>
    <w:rsid w:val="00635317"/>
    <w:rsid w:val="006358DE"/>
    <w:rsid w:val="006359A1"/>
    <w:rsid w:val="006367A1"/>
    <w:rsid w:val="00636A85"/>
    <w:rsid w:val="00637A05"/>
    <w:rsid w:val="00637A4C"/>
    <w:rsid w:val="00641114"/>
    <w:rsid w:val="00641E71"/>
    <w:rsid w:val="00641E8B"/>
    <w:rsid w:val="0064229D"/>
    <w:rsid w:val="006426A1"/>
    <w:rsid w:val="00643958"/>
    <w:rsid w:val="00644594"/>
    <w:rsid w:val="00645019"/>
    <w:rsid w:val="00645417"/>
    <w:rsid w:val="006456F4"/>
    <w:rsid w:val="00647AAF"/>
    <w:rsid w:val="00647C9F"/>
    <w:rsid w:val="00647D20"/>
    <w:rsid w:val="00647D3C"/>
    <w:rsid w:val="006505B0"/>
    <w:rsid w:val="0065095D"/>
    <w:rsid w:val="00650D50"/>
    <w:rsid w:val="00651849"/>
    <w:rsid w:val="006519F2"/>
    <w:rsid w:val="0065287D"/>
    <w:rsid w:val="00652D00"/>
    <w:rsid w:val="006536D2"/>
    <w:rsid w:val="00653809"/>
    <w:rsid w:val="00653EF4"/>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505"/>
    <w:rsid w:val="006706C4"/>
    <w:rsid w:val="006706F7"/>
    <w:rsid w:val="00670898"/>
    <w:rsid w:val="00670AD2"/>
    <w:rsid w:val="00671572"/>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2AD0"/>
    <w:rsid w:val="0068388D"/>
    <w:rsid w:val="00683F4B"/>
    <w:rsid w:val="00684013"/>
    <w:rsid w:val="0068453A"/>
    <w:rsid w:val="00684AAA"/>
    <w:rsid w:val="006855AF"/>
    <w:rsid w:val="006855CF"/>
    <w:rsid w:val="0068599B"/>
    <w:rsid w:val="00685CB0"/>
    <w:rsid w:val="006871BC"/>
    <w:rsid w:val="006872BD"/>
    <w:rsid w:val="00687432"/>
    <w:rsid w:val="006874AF"/>
    <w:rsid w:val="00690295"/>
    <w:rsid w:val="006904C0"/>
    <w:rsid w:val="0069052D"/>
    <w:rsid w:val="0069121A"/>
    <w:rsid w:val="00691312"/>
    <w:rsid w:val="00691A12"/>
    <w:rsid w:val="00691CA3"/>
    <w:rsid w:val="0069219D"/>
    <w:rsid w:val="00692BEC"/>
    <w:rsid w:val="00692EE5"/>
    <w:rsid w:val="0069373E"/>
    <w:rsid w:val="00693934"/>
    <w:rsid w:val="006947A1"/>
    <w:rsid w:val="00695C9F"/>
    <w:rsid w:val="006966FA"/>
    <w:rsid w:val="00697F5C"/>
    <w:rsid w:val="006A0536"/>
    <w:rsid w:val="006A05D4"/>
    <w:rsid w:val="006A0B89"/>
    <w:rsid w:val="006A1386"/>
    <w:rsid w:val="006A1388"/>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D5D"/>
    <w:rsid w:val="006B5DE3"/>
    <w:rsid w:val="006B5F06"/>
    <w:rsid w:val="006B68EB"/>
    <w:rsid w:val="006B765B"/>
    <w:rsid w:val="006B7A2E"/>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576"/>
    <w:rsid w:val="006C68DE"/>
    <w:rsid w:val="006D01DA"/>
    <w:rsid w:val="006D1A6F"/>
    <w:rsid w:val="006D1B38"/>
    <w:rsid w:val="006D1E93"/>
    <w:rsid w:val="006D2278"/>
    <w:rsid w:val="006D22B7"/>
    <w:rsid w:val="006D22D9"/>
    <w:rsid w:val="006D22DD"/>
    <w:rsid w:val="006D239C"/>
    <w:rsid w:val="006D29AF"/>
    <w:rsid w:val="006D29DE"/>
    <w:rsid w:val="006D354C"/>
    <w:rsid w:val="006D35FD"/>
    <w:rsid w:val="006D3702"/>
    <w:rsid w:val="006D3F74"/>
    <w:rsid w:val="006D4078"/>
    <w:rsid w:val="006D4258"/>
    <w:rsid w:val="006D44CC"/>
    <w:rsid w:val="006D4CEA"/>
    <w:rsid w:val="006D59C2"/>
    <w:rsid w:val="006D5B5D"/>
    <w:rsid w:val="006D5EC5"/>
    <w:rsid w:val="006D644B"/>
    <w:rsid w:val="006D6BA2"/>
    <w:rsid w:val="006D7335"/>
    <w:rsid w:val="006D75E9"/>
    <w:rsid w:val="006D78CC"/>
    <w:rsid w:val="006D7CB5"/>
    <w:rsid w:val="006D7DC9"/>
    <w:rsid w:val="006D7EE6"/>
    <w:rsid w:val="006E01E7"/>
    <w:rsid w:val="006E0487"/>
    <w:rsid w:val="006E0F84"/>
    <w:rsid w:val="006E11B4"/>
    <w:rsid w:val="006E1588"/>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D11"/>
    <w:rsid w:val="006E702A"/>
    <w:rsid w:val="006E74AA"/>
    <w:rsid w:val="006F07FE"/>
    <w:rsid w:val="006F096E"/>
    <w:rsid w:val="006F0D90"/>
    <w:rsid w:val="006F1083"/>
    <w:rsid w:val="006F1811"/>
    <w:rsid w:val="006F1F5D"/>
    <w:rsid w:val="006F21CF"/>
    <w:rsid w:val="006F2548"/>
    <w:rsid w:val="006F2E71"/>
    <w:rsid w:val="006F2EC6"/>
    <w:rsid w:val="006F302F"/>
    <w:rsid w:val="006F34F0"/>
    <w:rsid w:val="006F3647"/>
    <w:rsid w:val="006F3654"/>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B63"/>
    <w:rsid w:val="00703392"/>
    <w:rsid w:val="007034D6"/>
    <w:rsid w:val="00703639"/>
    <w:rsid w:val="00703F33"/>
    <w:rsid w:val="00703FD3"/>
    <w:rsid w:val="0070409E"/>
    <w:rsid w:val="00704DBE"/>
    <w:rsid w:val="00705BDA"/>
    <w:rsid w:val="00706558"/>
    <w:rsid w:val="00706EE0"/>
    <w:rsid w:val="00707565"/>
    <w:rsid w:val="00707586"/>
    <w:rsid w:val="0070765D"/>
    <w:rsid w:val="0070769B"/>
    <w:rsid w:val="00710955"/>
    <w:rsid w:val="00710EE8"/>
    <w:rsid w:val="00711358"/>
    <w:rsid w:val="007118B0"/>
    <w:rsid w:val="00711D7A"/>
    <w:rsid w:val="00712BCD"/>
    <w:rsid w:val="00712C3D"/>
    <w:rsid w:val="007138F2"/>
    <w:rsid w:val="00713A18"/>
    <w:rsid w:val="00714222"/>
    <w:rsid w:val="00714466"/>
    <w:rsid w:val="007144C6"/>
    <w:rsid w:val="00714C29"/>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408"/>
    <w:rsid w:val="007234AD"/>
    <w:rsid w:val="0072410A"/>
    <w:rsid w:val="007242D5"/>
    <w:rsid w:val="007245D7"/>
    <w:rsid w:val="00724C08"/>
    <w:rsid w:val="00724D18"/>
    <w:rsid w:val="00724E1D"/>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6B9"/>
    <w:rsid w:val="0074096B"/>
    <w:rsid w:val="00740A0C"/>
    <w:rsid w:val="00740D63"/>
    <w:rsid w:val="00741B00"/>
    <w:rsid w:val="007426A4"/>
    <w:rsid w:val="0074295F"/>
    <w:rsid w:val="00743669"/>
    <w:rsid w:val="00743BDD"/>
    <w:rsid w:val="00743D6C"/>
    <w:rsid w:val="007441BF"/>
    <w:rsid w:val="007445B4"/>
    <w:rsid w:val="00744FBD"/>
    <w:rsid w:val="007452FF"/>
    <w:rsid w:val="00745581"/>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AB3"/>
    <w:rsid w:val="00754885"/>
    <w:rsid w:val="00754D64"/>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41C"/>
    <w:rsid w:val="00763514"/>
    <w:rsid w:val="007639C5"/>
    <w:rsid w:val="0076411A"/>
    <w:rsid w:val="007641A0"/>
    <w:rsid w:val="007642BE"/>
    <w:rsid w:val="00765352"/>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F5D"/>
    <w:rsid w:val="0077366A"/>
    <w:rsid w:val="00773D4A"/>
    <w:rsid w:val="00773E30"/>
    <w:rsid w:val="007756A4"/>
    <w:rsid w:val="00775B17"/>
    <w:rsid w:val="00775BF1"/>
    <w:rsid w:val="007762CD"/>
    <w:rsid w:val="00777657"/>
    <w:rsid w:val="007777FA"/>
    <w:rsid w:val="00777A56"/>
    <w:rsid w:val="00777FF4"/>
    <w:rsid w:val="007806FD"/>
    <w:rsid w:val="00781C11"/>
    <w:rsid w:val="007822BF"/>
    <w:rsid w:val="007824BD"/>
    <w:rsid w:val="007828B4"/>
    <w:rsid w:val="00782C2F"/>
    <w:rsid w:val="00783C45"/>
    <w:rsid w:val="00784784"/>
    <w:rsid w:val="007851E5"/>
    <w:rsid w:val="007853A0"/>
    <w:rsid w:val="007858F0"/>
    <w:rsid w:val="00785DE8"/>
    <w:rsid w:val="0078626C"/>
    <w:rsid w:val="007864A9"/>
    <w:rsid w:val="007876C6"/>
    <w:rsid w:val="007879CC"/>
    <w:rsid w:val="00787AE9"/>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FD7"/>
    <w:rsid w:val="00796111"/>
    <w:rsid w:val="007966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D23"/>
    <w:rsid w:val="007A722C"/>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5086"/>
    <w:rsid w:val="007B5205"/>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31C4"/>
    <w:rsid w:val="007D3D8D"/>
    <w:rsid w:val="007D4B0D"/>
    <w:rsid w:val="007D4C33"/>
    <w:rsid w:val="007D5AE9"/>
    <w:rsid w:val="007D6740"/>
    <w:rsid w:val="007D6876"/>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17C1"/>
    <w:rsid w:val="007F2339"/>
    <w:rsid w:val="007F2348"/>
    <w:rsid w:val="007F2692"/>
    <w:rsid w:val="007F2A50"/>
    <w:rsid w:val="007F2BAD"/>
    <w:rsid w:val="007F3818"/>
    <w:rsid w:val="007F390A"/>
    <w:rsid w:val="007F43DC"/>
    <w:rsid w:val="007F4FD1"/>
    <w:rsid w:val="007F5E7B"/>
    <w:rsid w:val="007F61A9"/>
    <w:rsid w:val="007F7775"/>
    <w:rsid w:val="007F7E59"/>
    <w:rsid w:val="008006AC"/>
    <w:rsid w:val="00800DC6"/>
    <w:rsid w:val="008012BA"/>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01E1"/>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C5D"/>
    <w:rsid w:val="00821EBC"/>
    <w:rsid w:val="008220E4"/>
    <w:rsid w:val="00822902"/>
    <w:rsid w:val="00823286"/>
    <w:rsid w:val="00823565"/>
    <w:rsid w:val="00823D62"/>
    <w:rsid w:val="008240E8"/>
    <w:rsid w:val="0082422B"/>
    <w:rsid w:val="00824399"/>
    <w:rsid w:val="00824591"/>
    <w:rsid w:val="0082473A"/>
    <w:rsid w:val="008252B3"/>
    <w:rsid w:val="00825AF8"/>
    <w:rsid w:val="00825C65"/>
    <w:rsid w:val="00825D09"/>
    <w:rsid w:val="00825DBE"/>
    <w:rsid w:val="00825E95"/>
    <w:rsid w:val="00826D49"/>
    <w:rsid w:val="00826D7F"/>
    <w:rsid w:val="00826E3C"/>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B29"/>
    <w:rsid w:val="0083506A"/>
    <w:rsid w:val="0083507E"/>
    <w:rsid w:val="008352F9"/>
    <w:rsid w:val="0083531E"/>
    <w:rsid w:val="00835AE6"/>
    <w:rsid w:val="00835EB9"/>
    <w:rsid w:val="00835EC4"/>
    <w:rsid w:val="008360F2"/>
    <w:rsid w:val="00836B09"/>
    <w:rsid w:val="00840115"/>
    <w:rsid w:val="008410DF"/>
    <w:rsid w:val="008411CE"/>
    <w:rsid w:val="008413A2"/>
    <w:rsid w:val="008418BD"/>
    <w:rsid w:val="00841D2E"/>
    <w:rsid w:val="00841DE7"/>
    <w:rsid w:val="008421D0"/>
    <w:rsid w:val="00842350"/>
    <w:rsid w:val="00842600"/>
    <w:rsid w:val="00842695"/>
    <w:rsid w:val="00842C13"/>
    <w:rsid w:val="0084428B"/>
    <w:rsid w:val="00844564"/>
    <w:rsid w:val="0084577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1C67"/>
    <w:rsid w:val="00871D16"/>
    <w:rsid w:val="00873311"/>
    <w:rsid w:val="00873A36"/>
    <w:rsid w:val="00873FA0"/>
    <w:rsid w:val="0087440D"/>
    <w:rsid w:val="00874669"/>
    <w:rsid w:val="008748D0"/>
    <w:rsid w:val="00874A34"/>
    <w:rsid w:val="008750AF"/>
    <w:rsid w:val="0087513C"/>
    <w:rsid w:val="008757E9"/>
    <w:rsid w:val="008759E0"/>
    <w:rsid w:val="00875FF1"/>
    <w:rsid w:val="00876DD9"/>
    <w:rsid w:val="008775A7"/>
    <w:rsid w:val="008776C0"/>
    <w:rsid w:val="008779B5"/>
    <w:rsid w:val="00877B8D"/>
    <w:rsid w:val="008800B7"/>
    <w:rsid w:val="00880507"/>
    <w:rsid w:val="00880690"/>
    <w:rsid w:val="008808C9"/>
    <w:rsid w:val="00880C83"/>
    <w:rsid w:val="00881CF4"/>
    <w:rsid w:val="00881D25"/>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B5B"/>
    <w:rsid w:val="00891572"/>
    <w:rsid w:val="00891FAD"/>
    <w:rsid w:val="008925BB"/>
    <w:rsid w:val="00893755"/>
    <w:rsid w:val="00893F65"/>
    <w:rsid w:val="008947AB"/>
    <w:rsid w:val="00894F26"/>
    <w:rsid w:val="00894FCB"/>
    <w:rsid w:val="00895407"/>
    <w:rsid w:val="008967B1"/>
    <w:rsid w:val="008969B9"/>
    <w:rsid w:val="0089796D"/>
    <w:rsid w:val="008A007B"/>
    <w:rsid w:val="008A0357"/>
    <w:rsid w:val="008A127B"/>
    <w:rsid w:val="008A1F4E"/>
    <w:rsid w:val="008A2891"/>
    <w:rsid w:val="008A308B"/>
    <w:rsid w:val="008A319F"/>
    <w:rsid w:val="008A3924"/>
    <w:rsid w:val="008A48E5"/>
    <w:rsid w:val="008A4F5F"/>
    <w:rsid w:val="008A4FC5"/>
    <w:rsid w:val="008A5039"/>
    <w:rsid w:val="008A503E"/>
    <w:rsid w:val="008A5369"/>
    <w:rsid w:val="008A5C1E"/>
    <w:rsid w:val="008A6A05"/>
    <w:rsid w:val="008A7657"/>
    <w:rsid w:val="008A7B2C"/>
    <w:rsid w:val="008A7D7F"/>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3CFC"/>
    <w:rsid w:val="008B44B1"/>
    <w:rsid w:val="008B460C"/>
    <w:rsid w:val="008B4618"/>
    <w:rsid w:val="008B472E"/>
    <w:rsid w:val="008B52D4"/>
    <w:rsid w:val="008B53E8"/>
    <w:rsid w:val="008B59AA"/>
    <w:rsid w:val="008B5A91"/>
    <w:rsid w:val="008B5E84"/>
    <w:rsid w:val="008B6E25"/>
    <w:rsid w:val="008B6FFF"/>
    <w:rsid w:val="008B7173"/>
    <w:rsid w:val="008B7644"/>
    <w:rsid w:val="008B7718"/>
    <w:rsid w:val="008C047A"/>
    <w:rsid w:val="008C076F"/>
    <w:rsid w:val="008C0DBC"/>
    <w:rsid w:val="008C16A4"/>
    <w:rsid w:val="008C17EB"/>
    <w:rsid w:val="008C19BA"/>
    <w:rsid w:val="008C19FC"/>
    <w:rsid w:val="008C1D13"/>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5FE"/>
    <w:rsid w:val="008D58FD"/>
    <w:rsid w:val="008D5B7A"/>
    <w:rsid w:val="008D5DCC"/>
    <w:rsid w:val="008D72AB"/>
    <w:rsid w:val="008D7CC6"/>
    <w:rsid w:val="008D7CCA"/>
    <w:rsid w:val="008E0168"/>
    <w:rsid w:val="008E15CF"/>
    <w:rsid w:val="008E19FF"/>
    <w:rsid w:val="008E1E5A"/>
    <w:rsid w:val="008E2671"/>
    <w:rsid w:val="008E2888"/>
    <w:rsid w:val="008E37C0"/>
    <w:rsid w:val="008E37FE"/>
    <w:rsid w:val="008E399B"/>
    <w:rsid w:val="008E3B21"/>
    <w:rsid w:val="008E4280"/>
    <w:rsid w:val="008E458B"/>
    <w:rsid w:val="008E4D83"/>
    <w:rsid w:val="008E560C"/>
    <w:rsid w:val="008E5A5C"/>
    <w:rsid w:val="008E6178"/>
    <w:rsid w:val="008E6D83"/>
    <w:rsid w:val="008E7DFA"/>
    <w:rsid w:val="008F025D"/>
    <w:rsid w:val="008F1783"/>
    <w:rsid w:val="008F19AB"/>
    <w:rsid w:val="008F1A26"/>
    <w:rsid w:val="008F1CAC"/>
    <w:rsid w:val="008F1F70"/>
    <w:rsid w:val="008F26BD"/>
    <w:rsid w:val="008F311D"/>
    <w:rsid w:val="008F371B"/>
    <w:rsid w:val="008F3BCE"/>
    <w:rsid w:val="008F3C8E"/>
    <w:rsid w:val="008F3D16"/>
    <w:rsid w:val="008F40E9"/>
    <w:rsid w:val="008F48AA"/>
    <w:rsid w:val="008F527F"/>
    <w:rsid w:val="008F5721"/>
    <w:rsid w:val="008F5F21"/>
    <w:rsid w:val="008F651F"/>
    <w:rsid w:val="008F6C73"/>
    <w:rsid w:val="008F6EB7"/>
    <w:rsid w:val="008F7A3A"/>
    <w:rsid w:val="0090142B"/>
    <w:rsid w:val="009014FF"/>
    <w:rsid w:val="00901556"/>
    <w:rsid w:val="00901563"/>
    <w:rsid w:val="009016A5"/>
    <w:rsid w:val="009018AC"/>
    <w:rsid w:val="009020D0"/>
    <w:rsid w:val="009022C7"/>
    <w:rsid w:val="009029AA"/>
    <w:rsid w:val="00902BAE"/>
    <w:rsid w:val="00902C20"/>
    <w:rsid w:val="00902EC6"/>
    <w:rsid w:val="0090308E"/>
    <w:rsid w:val="009032AA"/>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11B8"/>
    <w:rsid w:val="00911354"/>
    <w:rsid w:val="00911387"/>
    <w:rsid w:val="009118B4"/>
    <w:rsid w:val="00912DD6"/>
    <w:rsid w:val="00912EAA"/>
    <w:rsid w:val="0091339E"/>
    <w:rsid w:val="00913E27"/>
    <w:rsid w:val="00914979"/>
    <w:rsid w:val="0091515E"/>
    <w:rsid w:val="009156B7"/>
    <w:rsid w:val="00915B6F"/>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5916"/>
    <w:rsid w:val="00925E54"/>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6823"/>
    <w:rsid w:val="00967282"/>
    <w:rsid w:val="00967E95"/>
    <w:rsid w:val="00970496"/>
    <w:rsid w:val="00970B94"/>
    <w:rsid w:val="00970DB0"/>
    <w:rsid w:val="00971AD8"/>
    <w:rsid w:val="00971B6C"/>
    <w:rsid w:val="00971C9E"/>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6F0C"/>
    <w:rsid w:val="009772CC"/>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43C4"/>
    <w:rsid w:val="009944EB"/>
    <w:rsid w:val="00994DC9"/>
    <w:rsid w:val="009958ED"/>
    <w:rsid w:val="00995D2E"/>
    <w:rsid w:val="0099628D"/>
    <w:rsid w:val="009966A1"/>
    <w:rsid w:val="0099697D"/>
    <w:rsid w:val="00996DD9"/>
    <w:rsid w:val="009A0A32"/>
    <w:rsid w:val="009A1E5C"/>
    <w:rsid w:val="009A216F"/>
    <w:rsid w:val="009A2945"/>
    <w:rsid w:val="009A2D2B"/>
    <w:rsid w:val="009A3037"/>
    <w:rsid w:val="009A3353"/>
    <w:rsid w:val="009A3AEA"/>
    <w:rsid w:val="009A4CFC"/>
    <w:rsid w:val="009A576B"/>
    <w:rsid w:val="009A5964"/>
    <w:rsid w:val="009A5C7B"/>
    <w:rsid w:val="009A7062"/>
    <w:rsid w:val="009A7A16"/>
    <w:rsid w:val="009A7F82"/>
    <w:rsid w:val="009B0307"/>
    <w:rsid w:val="009B038C"/>
    <w:rsid w:val="009B074A"/>
    <w:rsid w:val="009B0B4D"/>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B66"/>
    <w:rsid w:val="009C1DB5"/>
    <w:rsid w:val="009C2006"/>
    <w:rsid w:val="009C2C3D"/>
    <w:rsid w:val="009C2CAE"/>
    <w:rsid w:val="009C3B0F"/>
    <w:rsid w:val="009C3B68"/>
    <w:rsid w:val="009C3E1D"/>
    <w:rsid w:val="009C40AE"/>
    <w:rsid w:val="009C4BE8"/>
    <w:rsid w:val="009C4D88"/>
    <w:rsid w:val="009C585A"/>
    <w:rsid w:val="009C6035"/>
    <w:rsid w:val="009C6961"/>
    <w:rsid w:val="009C6F4B"/>
    <w:rsid w:val="009C7AC6"/>
    <w:rsid w:val="009C7DF5"/>
    <w:rsid w:val="009D007A"/>
    <w:rsid w:val="009D019D"/>
    <w:rsid w:val="009D078A"/>
    <w:rsid w:val="009D0BF1"/>
    <w:rsid w:val="009D0F87"/>
    <w:rsid w:val="009D169C"/>
    <w:rsid w:val="009D2126"/>
    <w:rsid w:val="009D24AD"/>
    <w:rsid w:val="009D3024"/>
    <w:rsid w:val="009D3200"/>
    <w:rsid w:val="009D3F99"/>
    <w:rsid w:val="009D42CC"/>
    <w:rsid w:val="009D4D00"/>
    <w:rsid w:val="009D5060"/>
    <w:rsid w:val="009D53A6"/>
    <w:rsid w:val="009D65CA"/>
    <w:rsid w:val="009D6897"/>
    <w:rsid w:val="009D69F6"/>
    <w:rsid w:val="009D6A7C"/>
    <w:rsid w:val="009D6FEA"/>
    <w:rsid w:val="009D7BDC"/>
    <w:rsid w:val="009E083E"/>
    <w:rsid w:val="009E0930"/>
    <w:rsid w:val="009E0B83"/>
    <w:rsid w:val="009E15D9"/>
    <w:rsid w:val="009E1FEE"/>
    <w:rsid w:val="009E20F9"/>
    <w:rsid w:val="009E2158"/>
    <w:rsid w:val="009E2C04"/>
    <w:rsid w:val="009E3314"/>
    <w:rsid w:val="009E362E"/>
    <w:rsid w:val="009E3EDB"/>
    <w:rsid w:val="009E41E4"/>
    <w:rsid w:val="009E5F23"/>
    <w:rsid w:val="009E60E3"/>
    <w:rsid w:val="009E7002"/>
    <w:rsid w:val="009E7099"/>
    <w:rsid w:val="009E7EB5"/>
    <w:rsid w:val="009F061D"/>
    <w:rsid w:val="009F0FD9"/>
    <w:rsid w:val="009F1353"/>
    <w:rsid w:val="009F143F"/>
    <w:rsid w:val="009F15E7"/>
    <w:rsid w:val="009F1D21"/>
    <w:rsid w:val="009F2134"/>
    <w:rsid w:val="009F2367"/>
    <w:rsid w:val="009F273F"/>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14"/>
    <w:rsid w:val="00A02464"/>
    <w:rsid w:val="00A02DE1"/>
    <w:rsid w:val="00A04093"/>
    <w:rsid w:val="00A044AD"/>
    <w:rsid w:val="00A04763"/>
    <w:rsid w:val="00A047B5"/>
    <w:rsid w:val="00A04952"/>
    <w:rsid w:val="00A04C50"/>
    <w:rsid w:val="00A04CB2"/>
    <w:rsid w:val="00A04E79"/>
    <w:rsid w:val="00A055AE"/>
    <w:rsid w:val="00A057A0"/>
    <w:rsid w:val="00A05C12"/>
    <w:rsid w:val="00A06797"/>
    <w:rsid w:val="00A06A19"/>
    <w:rsid w:val="00A06EC4"/>
    <w:rsid w:val="00A079F2"/>
    <w:rsid w:val="00A106FA"/>
    <w:rsid w:val="00A10C4E"/>
    <w:rsid w:val="00A116B8"/>
    <w:rsid w:val="00A12487"/>
    <w:rsid w:val="00A125D9"/>
    <w:rsid w:val="00A126C7"/>
    <w:rsid w:val="00A132FA"/>
    <w:rsid w:val="00A14806"/>
    <w:rsid w:val="00A15CC4"/>
    <w:rsid w:val="00A16BC1"/>
    <w:rsid w:val="00A17373"/>
    <w:rsid w:val="00A175CD"/>
    <w:rsid w:val="00A177A2"/>
    <w:rsid w:val="00A17E58"/>
    <w:rsid w:val="00A2143A"/>
    <w:rsid w:val="00A219E4"/>
    <w:rsid w:val="00A21AF2"/>
    <w:rsid w:val="00A22245"/>
    <w:rsid w:val="00A22657"/>
    <w:rsid w:val="00A2270C"/>
    <w:rsid w:val="00A22BB7"/>
    <w:rsid w:val="00A23481"/>
    <w:rsid w:val="00A234A2"/>
    <w:rsid w:val="00A2377B"/>
    <w:rsid w:val="00A249C9"/>
    <w:rsid w:val="00A24DB1"/>
    <w:rsid w:val="00A24E92"/>
    <w:rsid w:val="00A253E5"/>
    <w:rsid w:val="00A25583"/>
    <w:rsid w:val="00A25B05"/>
    <w:rsid w:val="00A26240"/>
    <w:rsid w:val="00A26596"/>
    <w:rsid w:val="00A27F5A"/>
    <w:rsid w:val="00A30775"/>
    <w:rsid w:val="00A30948"/>
    <w:rsid w:val="00A31607"/>
    <w:rsid w:val="00A317DA"/>
    <w:rsid w:val="00A31BA3"/>
    <w:rsid w:val="00A31DC5"/>
    <w:rsid w:val="00A32AEA"/>
    <w:rsid w:val="00A33C73"/>
    <w:rsid w:val="00A34800"/>
    <w:rsid w:val="00A3549B"/>
    <w:rsid w:val="00A35900"/>
    <w:rsid w:val="00A35B15"/>
    <w:rsid w:val="00A35CED"/>
    <w:rsid w:val="00A36697"/>
    <w:rsid w:val="00A378E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73F7"/>
    <w:rsid w:val="00A47B80"/>
    <w:rsid w:val="00A5066C"/>
    <w:rsid w:val="00A51C8A"/>
    <w:rsid w:val="00A51ECA"/>
    <w:rsid w:val="00A51FDE"/>
    <w:rsid w:val="00A52B17"/>
    <w:rsid w:val="00A52F5C"/>
    <w:rsid w:val="00A535F6"/>
    <w:rsid w:val="00A536F2"/>
    <w:rsid w:val="00A539D6"/>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A62"/>
    <w:rsid w:val="00A64C9B"/>
    <w:rsid w:val="00A64F8C"/>
    <w:rsid w:val="00A653F4"/>
    <w:rsid w:val="00A65A30"/>
    <w:rsid w:val="00A65E35"/>
    <w:rsid w:val="00A66000"/>
    <w:rsid w:val="00A66040"/>
    <w:rsid w:val="00A66472"/>
    <w:rsid w:val="00A66700"/>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979F7"/>
    <w:rsid w:val="00AA0BE7"/>
    <w:rsid w:val="00AA0E48"/>
    <w:rsid w:val="00AA115F"/>
    <w:rsid w:val="00AA1A9E"/>
    <w:rsid w:val="00AA2175"/>
    <w:rsid w:val="00AA222B"/>
    <w:rsid w:val="00AA23F8"/>
    <w:rsid w:val="00AA2BD3"/>
    <w:rsid w:val="00AA2D10"/>
    <w:rsid w:val="00AA3054"/>
    <w:rsid w:val="00AA3916"/>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08B"/>
    <w:rsid w:val="00AB2F68"/>
    <w:rsid w:val="00AB32C3"/>
    <w:rsid w:val="00AB37C8"/>
    <w:rsid w:val="00AB3899"/>
    <w:rsid w:val="00AB43C2"/>
    <w:rsid w:val="00AB4AB2"/>
    <w:rsid w:val="00AB5657"/>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76B"/>
    <w:rsid w:val="00AC4DFC"/>
    <w:rsid w:val="00AC504D"/>
    <w:rsid w:val="00AC5121"/>
    <w:rsid w:val="00AC548C"/>
    <w:rsid w:val="00AC57B0"/>
    <w:rsid w:val="00AC5C7D"/>
    <w:rsid w:val="00AC60B9"/>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22E6"/>
    <w:rsid w:val="00AF2845"/>
    <w:rsid w:val="00AF343A"/>
    <w:rsid w:val="00AF4F86"/>
    <w:rsid w:val="00AF527C"/>
    <w:rsid w:val="00AF5916"/>
    <w:rsid w:val="00AF5D72"/>
    <w:rsid w:val="00AF6310"/>
    <w:rsid w:val="00AF63B9"/>
    <w:rsid w:val="00AF6728"/>
    <w:rsid w:val="00AF6876"/>
    <w:rsid w:val="00AF70CA"/>
    <w:rsid w:val="00AF7166"/>
    <w:rsid w:val="00AF7E9B"/>
    <w:rsid w:val="00B0085D"/>
    <w:rsid w:val="00B00E39"/>
    <w:rsid w:val="00B00F8B"/>
    <w:rsid w:val="00B01B01"/>
    <w:rsid w:val="00B01D41"/>
    <w:rsid w:val="00B025D5"/>
    <w:rsid w:val="00B02766"/>
    <w:rsid w:val="00B0283F"/>
    <w:rsid w:val="00B0299F"/>
    <w:rsid w:val="00B03816"/>
    <w:rsid w:val="00B03E03"/>
    <w:rsid w:val="00B0432D"/>
    <w:rsid w:val="00B04D5B"/>
    <w:rsid w:val="00B05227"/>
    <w:rsid w:val="00B0578E"/>
    <w:rsid w:val="00B05A28"/>
    <w:rsid w:val="00B05CE8"/>
    <w:rsid w:val="00B06124"/>
    <w:rsid w:val="00B06156"/>
    <w:rsid w:val="00B06C9E"/>
    <w:rsid w:val="00B0705A"/>
    <w:rsid w:val="00B0706E"/>
    <w:rsid w:val="00B1019B"/>
    <w:rsid w:val="00B108AE"/>
    <w:rsid w:val="00B116F8"/>
    <w:rsid w:val="00B12101"/>
    <w:rsid w:val="00B1281F"/>
    <w:rsid w:val="00B12AC4"/>
    <w:rsid w:val="00B12C12"/>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B8B"/>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1829"/>
    <w:rsid w:val="00B321B9"/>
    <w:rsid w:val="00B32C8D"/>
    <w:rsid w:val="00B32D67"/>
    <w:rsid w:val="00B332A7"/>
    <w:rsid w:val="00B33772"/>
    <w:rsid w:val="00B33F60"/>
    <w:rsid w:val="00B3580E"/>
    <w:rsid w:val="00B358E3"/>
    <w:rsid w:val="00B35DA5"/>
    <w:rsid w:val="00B366E0"/>
    <w:rsid w:val="00B36978"/>
    <w:rsid w:val="00B37003"/>
    <w:rsid w:val="00B3793B"/>
    <w:rsid w:val="00B401DC"/>
    <w:rsid w:val="00B41305"/>
    <w:rsid w:val="00B42131"/>
    <w:rsid w:val="00B4298B"/>
    <w:rsid w:val="00B42B64"/>
    <w:rsid w:val="00B42E2B"/>
    <w:rsid w:val="00B43189"/>
    <w:rsid w:val="00B43892"/>
    <w:rsid w:val="00B43EB7"/>
    <w:rsid w:val="00B44383"/>
    <w:rsid w:val="00B44639"/>
    <w:rsid w:val="00B4481A"/>
    <w:rsid w:val="00B44B51"/>
    <w:rsid w:val="00B4543E"/>
    <w:rsid w:val="00B4547C"/>
    <w:rsid w:val="00B4564B"/>
    <w:rsid w:val="00B45936"/>
    <w:rsid w:val="00B4747B"/>
    <w:rsid w:val="00B47A03"/>
    <w:rsid w:val="00B47ABF"/>
    <w:rsid w:val="00B47D2F"/>
    <w:rsid w:val="00B47DDE"/>
    <w:rsid w:val="00B50062"/>
    <w:rsid w:val="00B500FA"/>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5FF9"/>
    <w:rsid w:val="00B66BE6"/>
    <w:rsid w:val="00B671D1"/>
    <w:rsid w:val="00B67CC0"/>
    <w:rsid w:val="00B704E1"/>
    <w:rsid w:val="00B707CE"/>
    <w:rsid w:val="00B70935"/>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97399"/>
    <w:rsid w:val="00BA03FB"/>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B18"/>
    <w:rsid w:val="00BA73C9"/>
    <w:rsid w:val="00BA7AAF"/>
    <w:rsid w:val="00BB0D0C"/>
    <w:rsid w:val="00BB10CA"/>
    <w:rsid w:val="00BB12B4"/>
    <w:rsid w:val="00BB14C0"/>
    <w:rsid w:val="00BB1A04"/>
    <w:rsid w:val="00BB1CB3"/>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64C1"/>
    <w:rsid w:val="00BD64C4"/>
    <w:rsid w:val="00BD64E5"/>
    <w:rsid w:val="00BE0891"/>
    <w:rsid w:val="00BE19B6"/>
    <w:rsid w:val="00BE1CAE"/>
    <w:rsid w:val="00BE1ED7"/>
    <w:rsid w:val="00BE2EC6"/>
    <w:rsid w:val="00BE353B"/>
    <w:rsid w:val="00BE4154"/>
    <w:rsid w:val="00BE4B26"/>
    <w:rsid w:val="00BE5554"/>
    <w:rsid w:val="00BE60DC"/>
    <w:rsid w:val="00BE63A2"/>
    <w:rsid w:val="00BE6571"/>
    <w:rsid w:val="00BE6AFF"/>
    <w:rsid w:val="00BE6BD7"/>
    <w:rsid w:val="00BE71F4"/>
    <w:rsid w:val="00BE7315"/>
    <w:rsid w:val="00BE794A"/>
    <w:rsid w:val="00BE7BB7"/>
    <w:rsid w:val="00BF01F7"/>
    <w:rsid w:val="00BF0B99"/>
    <w:rsid w:val="00BF1BFE"/>
    <w:rsid w:val="00BF1E43"/>
    <w:rsid w:val="00BF2291"/>
    <w:rsid w:val="00BF2C27"/>
    <w:rsid w:val="00BF36B2"/>
    <w:rsid w:val="00BF3ED0"/>
    <w:rsid w:val="00BF45EA"/>
    <w:rsid w:val="00BF4601"/>
    <w:rsid w:val="00BF4D1B"/>
    <w:rsid w:val="00BF4DBD"/>
    <w:rsid w:val="00BF6153"/>
    <w:rsid w:val="00BF7505"/>
    <w:rsid w:val="00C001F8"/>
    <w:rsid w:val="00C005EB"/>
    <w:rsid w:val="00C00E3F"/>
    <w:rsid w:val="00C017CB"/>
    <w:rsid w:val="00C01E50"/>
    <w:rsid w:val="00C01FC7"/>
    <w:rsid w:val="00C02DE6"/>
    <w:rsid w:val="00C02FCE"/>
    <w:rsid w:val="00C0301E"/>
    <w:rsid w:val="00C0370F"/>
    <w:rsid w:val="00C03BCB"/>
    <w:rsid w:val="00C04EBC"/>
    <w:rsid w:val="00C0582F"/>
    <w:rsid w:val="00C059BE"/>
    <w:rsid w:val="00C05BA4"/>
    <w:rsid w:val="00C05C5B"/>
    <w:rsid w:val="00C062B1"/>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CAE"/>
    <w:rsid w:val="00C34F11"/>
    <w:rsid w:val="00C358D8"/>
    <w:rsid w:val="00C3594E"/>
    <w:rsid w:val="00C359B9"/>
    <w:rsid w:val="00C35D22"/>
    <w:rsid w:val="00C35D76"/>
    <w:rsid w:val="00C36430"/>
    <w:rsid w:val="00C36599"/>
    <w:rsid w:val="00C366EC"/>
    <w:rsid w:val="00C36902"/>
    <w:rsid w:val="00C36BB5"/>
    <w:rsid w:val="00C37318"/>
    <w:rsid w:val="00C375F8"/>
    <w:rsid w:val="00C403DD"/>
    <w:rsid w:val="00C40ABE"/>
    <w:rsid w:val="00C40B23"/>
    <w:rsid w:val="00C40ECC"/>
    <w:rsid w:val="00C41291"/>
    <w:rsid w:val="00C41415"/>
    <w:rsid w:val="00C41A34"/>
    <w:rsid w:val="00C41A89"/>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969"/>
    <w:rsid w:val="00C64B69"/>
    <w:rsid w:val="00C658DD"/>
    <w:rsid w:val="00C67018"/>
    <w:rsid w:val="00C6702B"/>
    <w:rsid w:val="00C6735C"/>
    <w:rsid w:val="00C675B2"/>
    <w:rsid w:val="00C67778"/>
    <w:rsid w:val="00C67793"/>
    <w:rsid w:val="00C678CF"/>
    <w:rsid w:val="00C710FB"/>
    <w:rsid w:val="00C715F4"/>
    <w:rsid w:val="00C71B07"/>
    <w:rsid w:val="00C71BC6"/>
    <w:rsid w:val="00C71F7D"/>
    <w:rsid w:val="00C7283F"/>
    <w:rsid w:val="00C72AC7"/>
    <w:rsid w:val="00C73152"/>
    <w:rsid w:val="00C7378F"/>
    <w:rsid w:val="00C73A14"/>
    <w:rsid w:val="00C73BE8"/>
    <w:rsid w:val="00C73D67"/>
    <w:rsid w:val="00C73E0A"/>
    <w:rsid w:val="00C73F3F"/>
    <w:rsid w:val="00C74876"/>
    <w:rsid w:val="00C74A6C"/>
    <w:rsid w:val="00C75E6A"/>
    <w:rsid w:val="00C76CF7"/>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3C4"/>
    <w:rsid w:val="00C919CF"/>
    <w:rsid w:val="00C91A42"/>
    <w:rsid w:val="00C91CB2"/>
    <w:rsid w:val="00C93817"/>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91E"/>
    <w:rsid w:val="00CA2F7B"/>
    <w:rsid w:val="00CA371C"/>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0C16"/>
    <w:rsid w:val="00CB131A"/>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17F"/>
    <w:rsid w:val="00CC01B3"/>
    <w:rsid w:val="00CC0C10"/>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0AF6"/>
    <w:rsid w:val="00CD11B4"/>
    <w:rsid w:val="00CD139C"/>
    <w:rsid w:val="00CD19C6"/>
    <w:rsid w:val="00CD1E3E"/>
    <w:rsid w:val="00CD28E9"/>
    <w:rsid w:val="00CD35C8"/>
    <w:rsid w:val="00CD37B8"/>
    <w:rsid w:val="00CD3AF7"/>
    <w:rsid w:val="00CD4920"/>
    <w:rsid w:val="00CD4BE8"/>
    <w:rsid w:val="00CD4D21"/>
    <w:rsid w:val="00CD5575"/>
    <w:rsid w:val="00CD5946"/>
    <w:rsid w:val="00CD60D8"/>
    <w:rsid w:val="00CD63F2"/>
    <w:rsid w:val="00CD6526"/>
    <w:rsid w:val="00CD66D5"/>
    <w:rsid w:val="00CD682B"/>
    <w:rsid w:val="00CD6A00"/>
    <w:rsid w:val="00CD6AAA"/>
    <w:rsid w:val="00CD6C95"/>
    <w:rsid w:val="00CD6D26"/>
    <w:rsid w:val="00CD6FBA"/>
    <w:rsid w:val="00CD720A"/>
    <w:rsid w:val="00CD7527"/>
    <w:rsid w:val="00CD7C5F"/>
    <w:rsid w:val="00CE04AB"/>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F93"/>
    <w:rsid w:val="00CE4A12"/>
    <w:rsid w:val="00CE5112"/>
    <w:rsid w:val="00CE56AB"/>
    <w:rsid w:val="00CE597B"/>
    <w:rsid w:val="00CE59ED"/>
    <w:rsid w:val="00CE5A1E"/>
    <w:rsid w:val="00CE625D"/>
    <w:rsid w:val="00CE6B43"/>
    <w:rsid w:val="00CE74E6"/>
    <w:rsid w:val="00CE7A93"/>
    <w:rsid w:val="00CE7FFD"/>
    <w:rsid w:val="00CF0319"/>
    <w:rsid w:val="00CF0836"/>
    <w:rsid w:val="00CF09EC"/>
    <w:rsid w:val="00CF1AB8"/>
    <w:rsid w:val="00CF2009"/>
    <w:rsid w:val="00CF24E2"/>
    <w:rsid w:val="00CF2A43"/>
    <w:rsid w:val="00CF3735"/>
    <w:rsid w:val="00CF3D88"/>
    <w:rsid w:val="00CF3F20"/>
    <w:rsid w:val="00CF489F"/>
    <w:rsid w:val="00CF6B79"/>
    <w:rsid w:val="00CF6BB2"/>
    <w:rsid w:val="00CF719F"/>
    <w:rsid w:val="00CF75A3"/>
    <w:rsid w:val="00CF79EA"/>
    <w:rsid w:val="00CF7D41"/>
    <w:rsid w:val="00D0067B"/>
    <w:rsid w:val="00D00BAA"/>
    <w:rsid w:val="00D00F20"/>
    <w:rsid w:val="00D01594"/>
    <w:rsid w:val="00D0255A"/>
    <w:rsid w:val="00D0265B"/>
    <w:rsid w:val="00D0284E"/>
    <w:rsid w:val="00D035DA"/>
    <w:rsid w:val="00D03A5B"/>
    <w:rsid w:val="00D040D8"/>
    <w:rsid w:val="00D0476D"/>
    <w:rsid w:val="00D0479F"/>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CD"/>
    <w:rsid w:val="00D16DD9"/>
    <w:rsid w:val="00D17D32"/>
    <w:rsid w:val="00D17DD2"/>
    <w:rsid w:val="00D17ED3"/>
    <w:rsid w:val="00D17F34"/>
    <w:rsid w:val="00D20018"/>
    <w:rsid w:val="00D20783"/>
    <w:rsid w:val="00D20B94"/>
    <w:rsid w:val="00D20F83"/>
    <w:rsid w:val="00D21545"/>
    <w:rsid w:val="00D224ED"/>
    <w:rsid w:val="00D22951"/>
    <w:rsid w:val="00D229F6"/>
    <w:rsid w:val="00D2447B"/>
    <w:rsid w:val="00D244AC"/>
    <w:rsid w:val="00D257D2"/>
    <w:rsid w:val="00D25BE9"/>
    <w:rsid w:val="00D25F9B"/>
    <w:rsid w:val="00D27124"/>
    <w:rsid w:val="00D2716E"/>
    <w:rsid w:val="00D27F5F"/>
    <w:rsid w:val="00D3052F"/>
    <w:rsid w:val="00D30E23"/>
    <w:rsid w:val="00D32113"/>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E1D"/>
    <w:rsid w:val="00D36FD7"/>
    <w:rsid w:val="00D3711C"/>
    <w:rsid w:val="00D37AF8"/>
    <w:rsid w:val="00D4007A"/>
    <w:rsid w:val="00D403A6"/>
    <w:rsid w:val="00D40BCD"/>
    <w:rsid w:val="00D4107C"/>
    <w:rsid w:val="00D4168F"/>
    <w:rsid w:val="00D41895"/>
    <w:rsid w:val="00D41946"/>
    <w:rsid w:val="00D41D08"/>
    <w:rsid w:val="00D41E1D"/>
    <w:rsid w:val="00D42A02"/>
    <w:rsid w:val="00D42ECF"/>
    <w:rsid w:val="00D42F36"/>
    <w:rsid w:val="00D43004"/>
    <w:rsid w:val="00D43228"/>
    <w:rsid w:val="00D436EF"/>
    <w:rsid w:val="00D44072"/>
    <w:rsid w:val="00D45175"/>
    <w:rsid w:val="00D46669"/>
    <w:rsid w:val="00D47308"/>
    <w:rsid w:val="00D475DB"/>
    <w:rsid w:val="00D47642"/>
    <w:rsid w:val="00D47720"/>
    <w:rsid w:val="00D4794B"/>
    <w:rsid w:val="00D47B0F"/>
    <w:rsid w:val="00D509A7"/>
    <w:rsid w:val="00D50C1F"/>
    <w:rsid w:val="00D51B90"/>
    <w:rsid w:val="00D51CC3"/>
    <w:rsid w:val="00D51D0F"/>
    <w:rsid w:val="00D521C8"/>
    <w:rsid w:val="00D536BE"/>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77"/>
    <w:rsid w:val="00D669DE"/>
    <w:rsid w:val="00D66BA6"/>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E5E"/>
    <w:rsid w:val="00D832DD"/>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EF8"/>
    <w:rsid w:val="00DB4FD7"/>
    <w:rsid w:val="00DB5096"/>
    <w:rsid w:val="00DB5C14"/>
    <w:rsid w:val="00DB5D3B"/>
    <w:rsid w:val="00DB6016"/>
    <w:rsid w:val="00DB671B"/>
    <w:rsid w:val="00DB726B"/>
    <w:rsid w:val="00DC03AE"/>
    <w:rsid w:val="00DC0671"/>
    <w:rsid w:val="00DC09B7"/>
    <w:rsid w:val="00DC0E66"/>
    <w:rsid w:val="00DC20EC"/>
    <w:rsid w:val="00DC2338"/>
    <w:rsid w:val="00DC268A"/>
    <w:rsid w:val="00DC3580"/>
    <w:rsid w:val="00DC3C08"/>
    <w:rsid w:val="00DC402F"/>
    <w:rsid w:val="00DC448B"/>
    <w:rsid w:val="00DC4CA1"/>
    <w:rsid w:val="00DC4F10"/>
    <w:rsid w:val="00DC51A3"/>
    <w:rsid w:val="00DC5252"/>
    <w:rsid w:val="00DC60F6"/>
    <w:rsid w:val="00DC6A6A"/>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ED1"/>
    <w:rsid w:val="00DF0F84"/>
    <w:rsid w:val="00DF1066"/>
    <w:rsid w:val="00DF13A6"/>
    <w:rsid w:val="00DF16BF"/>
    <w:rsid w:val="00DF1805"/>
    <w:rsid w:val="00DF2122"/>
    <w:rsid w:val="00DF2255"/>
    <w:rsid w:val="00DF22B4"/>
    <w:rsid w:val="00DF32F2"/>
    <w:rsid w:val="00DF3D93"/>
    <w:rsid w:val="00DF3D96"/>
    <w:rsid w:val="00DF44A1"/>
    <w:rsid w:val="00DF48C6"/>
    <w:rsid w:val="00DF4B53"/>
    <w:rsid w:val="00DF5A31"/>
    <w:rsid w:val="00DF5AFF"/>
    <w:rsid w:val="00DF69A2"/>
    <w:rsid w:val="00DF6BA8"/>
    <w:rsid w:val="00DF751A"/>
    <w:rsid w:val="00DF7A2B"/>
    <w:rsid w:val="00DF7E3B"/>
    <w:rsid w:val="00DF7F5F"/>
    <w:rsid w:val="00E00A46"/>
    <w:rsid w:val="00E00B9F"/>
    <w:rsid w:val="00E00E98"/>
    <w:rsid w:val="00E01474"/>
    <w:rsid w:val="00E01872"/>
    <w:rsid w:val="00E021B1"/>
    <w:rsid w:val="00E0281E"/>
    <w:rsid w:val="00E0324D"/>
    <w:rsid w:val="00E03490"/>
    <w:rsid w:val="00E03A4A"/>
    <w:rsid w:val="00E041F6"/>
    <w:rsid w:val="00E04D90"/>
    <w:rsid w:val="00E05C7F"/>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17A74"/>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B1D"/>
    <w:rsid w:val="00E307E6"/>
    <w:rsid w:val="00E30AEF"/>
    <w:rsid w:val="00E30D0E"/>
    <w:rsid w:val="00E30E7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1A45"/>
    <w:rsid w:val="00E523D3"/>
    <w:rsid w:val="00E528FF"/>
    <w:rsid w:val="00E52A8D"/>
    <w:rsid w:val="00E52C6E"/>
    <w:rsid w:val="00E52FA2"/>
    <w:rsid w:val="00E536A1"/>
    <w:rsid w:val="00E53BCA"/>
    <w:rsid w:val="00E54871"/>
    <w:rsid w:val="00E549E7"/>
    <w:rsid w:val="00E54CD3"/>
    <w:rsid w:val="00E54D81"/>
    <w:rsid w:val="00E54E24"/>
    <w:rsid w:val="00E55AD0"/>
    <w:rsid w:val="00E55F37"/>
    <w:rsid w:val="00E565C8"/>
    <w:rsid w:val="00E56DDA"/>
    <w:rsid w:val="00E57390"/>
    <w:rsid w:val="00E578BC"/>
    <w:rsid w:val="00E6100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F9"/>
    <w:rsid w:val="00E76A77"/>
    <w:rsid w:val="00E76BD0"/>
    <w:rsid w:val="00E77815"/>
    <w:rsid w:val="00E80E7C"/>
    <w:rsid w:val="00E8131C"/>
    <w:rsid w:val="00E81E0A"/>
    <w:rsid w:val="00E82233"/>
    <w:rsid w:val="00E823BD"/>
    <w:rsid w:val="00E82613"/>
    <w:rsid w:val="00E83410"/>
    <w:rsid w:val="00E8380C"/>
    <w:rsid w:val="00E83952"/>
    <w:rsid w:val="00E83C64"/>
    <w:rsid w:val="00E83FC2"/>
    <w:rsid w:val="00E84191"/>
    <w:rsid w:val="00E84A97"/>
    <w:rsid w:val="00E858C9"/>
    <w:rsid w:val="00E85D30"/>
    <w:rsid w:val="00E8600C"/>
    <w:rsid w:val="00E861D8"/>
    <w:rsid w:val="00E865E5"/>
    <w:rsid w:val="00E867BB"/>
    <w:rsid w:val="00E870A3"/>
    <w:rsid w:val="00E876BB"/>
    <w:rsid w:val="00E91AA1"/>
    <w:rsid w:val="00E91ACF"/>
    <w:rsid w:val="00E92547"/>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7C2"/>
    <w:rsid w:val="00EA117C"/>
    <w:rsid w:val="00EA1E89"/>
    <w:rsid w:val="00EA2259"/>
    <w:rsid w:val="00EA25BB"/>
    <w:rsid w:val="00EA2CBF"/>
    <w:rsid w:val="00EA2F2E"/>
    <w:rsid w:val="00EA354A"/>
    <w:rsid w:val="00EA425E"/>
    <w:rsid w:val="00EA46CC"/>
    <w:rsid w:val="00EA4A61"/>
    <w:rsid w:val="00EA5510"/>
    <w:rsid w:val="00EA5A6B"/>
    <w:rsid w:val="00EA67F0"/>
    <w:rsid w:val="00EA689E"/>
    <w:rsid w:val="00EB02F3"/>
    <w:rsid w:val="00EB0F78"/>
    <w:rsid w:val="00EB1F41"/>
    <w:rsid w:val="00EB201B"/>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C0AA7"/>
    <w:rsid w:val="00EC14B2"/>
    <w:rsid w:val="00EC1A70"/>
    <w:rsid w:val="00EC24B1"/>
    <w:rsid w:val="00EC2AD9"/>
    <w:rsid w:val="00EC33D7"/>
    <w:rsid w:val="00EC365B"/>
    <w:rsid w:val="00EC3766"/>
    <w:rsid w:val="00EC37A0"/>
    <w:rsid w:val="00EC42A4"/>
    <w:rsid w:val="00EC4387"/>
    <w:rsid w:val="00EC4774"/>
    <w:rsid w:val="00EC48AA"/>
    <w:rsid w:val="00EC58C8"/>
    <w:rsid w:val="00EC6B22"/>
    <w:rsid w:val="00EC6B5E"/>
    <w:rsid w:val="00ED0242"/>
    <w:rsid w:val="00ED048D"/>
    <w:rsid w:val="00ED051E"/>
    <w:rsid w:val="00ED094C"/>
    <w:rsid w:val="00ED1A16"/>
    <w:rsid w:val="00ED1ECD"/>
    <w:rsid w:val="00ED1EE3"/>
    <w:rsid w:val="00ED23D7"/>
    <w:rsid w:val="00ED2705"/>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E97"/>
    <w:rsid w:val="00ED702D"/>
    <w:rsid w:val="00ED7349"/>
    <w:rsid w:val="00ED740D"/>
    <w:rsid w:val="00ED74F5"/>
    <w:rsid w:val="00ED7896"/>
    <w:rsid w:val="00EE03FE"/>
    <w:rsid w:val="00EE05C5"/>
    <w:rsid w:val="00EE0B72"/>
    <w:rsid w:val="00EE1275"/>
    <w:rsid w:val="00EE17B1"/>
    <w:rsid w:val="00EE2CB8"/>
    <w:rsid w:val="00EE31E7"/>
    <w:rsid w:val="00EE3803"/>
    <w:rsid w:val="00EE3A6A"/>
    <w:rsid w:val="00EE3AC6"/>
    <w:rsid w:val="00EE3D48"/>
    <w:rsid w:val="00EE4A83"/>
    <w:rsid w:val="00EE5625"/>
    <w:rsid w:val="00EE5A85"/>
    <w:rsid w:val="00EE6340"/>
    <w:rsid w:val="00EE6A5A"/>
    <w:rsid w:val="00EE732F"/>
    <w:rsid w:val="00EE79D4"/>
    <w:rsid w:val="00EE7C87"/>
    <w:rsid w:val="00EE7E1C"/>
    <w:rsid w:val="00EF00E8"/>
    <w:rsid w:val="00EF0574"/>
    <w:rsid w:val="00EF06AF"/>
    <w:rsid w:val="00EF0741"/>
    <w:rsid w:val="00EF1C24"/>
    <w:rsid w:val="00EF1D24"/>
    <w:rsid w:val="00EF214A"/>
    <w:rsid w:val="00EF2219"/>
    <w:rsid w:val="00EF28F0"/>
    <w:rsid w:val="00EF32D8"/>
    <w:rsid w:val="00EF3399"/>
    <w:rsid w:val="00EF3622"/>
    <w:rsid w:val="00EF3A51"/>
    <w:rsid w:val="00EF5045"/>
    <w:rsid w:val="00EF6495"/>
    <w:rsid w:val="00EF6A56"/>
    <w:rsid w:val="00EF6D26"/>
    <w:rsid w:val="00EF6E38"/>
    <w:rsid w:val="00EF7A6F"/>
    <w:rsid w:val="00EF7BEA"/>
    <w:rsid w:val="00EF7D8D"/>
    <w:rsid w:val="00EF7D98"/>
    <w:rsid w:val="00F018D2"/>
    <w:rsid w:val="00F019E0"/>
    <w:rsid w:val="00F01EFD"/>
    <w:rsid w:val="00F0206A"/>
    <w:rsid w:val="00F026CC"/>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DDC"/>
    <w:rsid w:val="00F14CAD"/>
    <w:rsid w:val="00F1525A"/>
    <w:rsid w:val="00F1530B"/>
    <w:rsid w:val="00F15949"/>
    <w:rsid w:val="00F16566"/>
    <w:rsid w:val="00F16786"/>
    <w:rsid w:val="00F1688A"/>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42D"/>
    <w:rsid w:val="00F27545"/>
    <w:rsid w:val="00F27936"/>
    <w:rsid w:val="00F27BD5"/>
    <w:rsid w:val="00F27FBC"/>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B07"/>
    <w:rsid w:val="00F458B9"/>
    <w:rsid w:val="00F46042"/>
    <w:rsid w:val="00F461F6"/>
    <w:rsid w:val="00F462B7"/>
    <w:rsid w:val="00F46A70"/>
    <w:rsid w:val="00F4714C"/>
    <w:rsid w:val="00F4787A"/>
    <w:rsid w:val="00F47F6A"/>
    <w:rsid w:val="00F5045E"/>
    <w:rsid w:val="00F51AFC"/>
    <w:rsid w:val="00F528DE"/>
    <w:rsid w:val="00F537FA"/>
    <w:rsid w:val="00F53851"/>
    <w:rsid w:val="00F53D59"/>
    <w:rsid w:val="00F54117"/>
    <w:rsid w:val="00F541AD"/>
    <w:rsid w:val="00F54246"/>
    <w:rsid w:val="00F5459F"/>
    <w:rsid w:val="00F54E0A"/>
    <w:rsid w:val="00F54EF4"/>
    <w:rsid w:val="00F54F61"/>
    <w:rsid w:val="00F55139"/>
    <w:rsid w:val="00F552E3"/>
    <w:rsid w:val="00F5543B"/>
    <w:rsid w:val="00F56024"/>
    <w:rsid w:val="00F568B3"/>
    <w:rsid w:val="00F57940"/>
    <w:rsid w:val="00F6007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F13"/>
    <w:rsid w:val="00F731A2"/>
    <w:rsid w:val="00F736CA"/>
    <w:rsid w:val="00F73DC1"/>
    <w:rsid w:val="00F73DE7"/>
    <w:rsid w:val="00F73E0C"/>
    <w:rsid w:val="00F742A7"/>
    <w:rsid w:val="00F7455D"/>
    <w:rsid w:val="00F745B9"/>
    <w:rsid w:val="00F74D8F"/>
    <w:rsid w:val="00F75161"/>
    <w:rsid w:val="00F75AF7"/>
    <w:rsid w:val="00F77364"/>
    <w:rsid w:val="00F77370"/>
    <w:rsid w:val="00F77700"/>
    <w:rsid w:val="00F80375"/>
    <w:rsid w:val="00F80C7C"/>
    <w:rsid w:val="00F816EE"/>
    <w:rsid w:val="00F81C45"/>
    <w:rsid w:val="00F823CF"/>
    <w:rsid w:val="00F82AD0"/>
    <w:rsid w:val="00F82D4D"/>
    <w:rsid w:val="00F82EFA"/>
    <w:rsid w:val="00F8427D"/>
    <w:rsid w:val="00F846B1"/>
    <w:rsid w:val="00F8497A"/>
    <w:rsid w:val="00F850F2"/>
    <w:rsid w:val="00F85E5B"/>
    <w:rsid w:val="00F85FA3"/>
    <w:rsid w:val="00F868C0"/>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5348"/>
    <w:rsid w:val="00F9544A"/>
    <w:rsid w:val="00F9584F"/>
    <w:rsid w:val="00F95E91"/>
    <w:rsid w:val="00F9674C"/>
    <w:rsid w:val="00F96C32"/>
    <w:rsid w:val="00F97053"/>
    <w:rsid w:val="00F978B9"/>
    <w:rsid w:val="00FA09FD"/>
    <w:rsid w:val="00FA0C2B"/>
    <w:rsid w:val="00FA0D78"/>
    <w:rsid w:val="00FA0F4D"/>
    <w:rsid w:val="00FA1687"/>
    <w:rsid w:val="00FA19A4"/>
    <w:rsid w:val="00FA2BE9"/>
    <w:rsid w:val="00FA32FA"/>
    <w:rsid w:val="00FA34E0"/>
    <w:rsid w:val="00FA357A"/>
    <w:rsid w:val="00FA3C10"/>
    <w:rsid w:val="00FA3E2F"/>
    <w:rsid w:val="00FA3EE0"/>
    <w:rsid w:val="00FA4A16"/>
    <w:rsid w:val="00FA4C46"/>
    <w:rsid w:val="00FA5250"/>
    <w:rsid w:val="00FA5278"/>
    <w:rsid w:val="00FA5908"/>
    <w:rsid w:val="00FA5B15"/>
    <w:rsid w:val="00FA5D30"/>
    <w:rsid w:val="00FA5E07"/>
    <w:rsid w:val="00FA6939"/>
    <w:rsid w:val="00FA6C71"/>
    <w:rsid w:val="00FA702B"/>
    <w:rsid w:val="00FA740B"/>
    <w:rsid w:val="00FA7CD1"/>
    <w:rsid w:val="00FA7EC8"/>
    <w:rsid w:val="00FB0320"/>
    <w:rsid w:val="00FB0A3C"/>
    <w:rsid w:val="00FB0DC3"/>
    <w:rsid w:val="00FB1462"/>
    <w:rsid w:val="00FB1D30"/>
    <w:rsid w:val="00FB256D"/>
    <w:rsid w:val="00FB29E1"/>
    <w:rsid w:val="00FB4711"/>
    <w:rsid w:val="00FB4D50"/>
    <w:rsid w:val="00FB5BA8"/>
    <w:rsid w:val="00FB7B68"/>
    <w:rsid w:val="00FB7FE3"/>
    <w:rsid w:val="00FC07F1"/>
    <w:rsid w:val="00FC0B28"/>
    <w:rsid w:val="00FC1947"/>
    <w:rsid w:val="00FC1F6D"/>
    <w:rsid w:val="00FC2319"/>
    <w:rsid w:val="00FC2A0A"/>
    <w:rsid w:val="00FC2C5C"/>
    <w:rsid w:val="00FC3204"/>
    <w:rsid w:val="00FC3659"/>
    <w:rsid w:val="00FC4485"/>
    <w:rsid w:val="00FC44BE"/>
    <w:rsid w:val="00FC4AF5"/>
    <w:rsid w:val="00FC4C24"/>
    <w:rsid w:val="00FC5603"/>
    <w:rsid w:val="00FC590B"/>
    <w:rsid w:val="00FC5A19"/>
    <w:rsid w:val="00FC5BE8"/>
    <w:rsid w:val="00FC6D2F"/>
    <w:rsid w:val="00FC71C9"/>
    <w:rsid w:val="00FC7331"/>
    <w:rsid w:val="00FC76AF"/>
    <w:rsid w:val="00FD006C"/>
    <w:rsid w:val="00FD0560"/>
    <w:rsid w:val="00FD0748"/>
    <w:rsid w:val="00FD0999"/>
    <w:rsid w:val="00FD0C72"/>
    <w:rsid w:val="00FD13FE"/>
    <w:rsid w:val="00FD156E"/>
    <w:rsid w:val="00FD16F3"/>
    <w:rsid w:val="00FD29BF"/>
    <w:rsid w:val="00FD38F3"/>
    <w:rsid w:val="00FD3E58"/>
    <w:rsid w:val="00FD413F"/>
    <w:rsid w:val="00FD4547"/>
    <w:rsid w:val="00FD4B36"/>
    <w:rsid w:val="00FD54F9"/>
    <w:rsid w:val="00FD565E"/>
    <w:rsid w:val="00FD5A05"/>
    <w:rsid w:val="00FD63DB"/>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6A9A"/>
    <w:rsid w:val="00FE6F05"/>
    <w:rsid w:val="00FE71ED"/>
    <w:rsid w:val="00FE75C2"/>
    <w:rsid w:val="00FE775C"/>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8D6425"/>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cryptoast.fr/wp-content/uploads/2020/08/merkle-tree-general.png"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DAF81C-6D06-4DFC-A6F9-626A4C24F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92</TotalTime>
  <Pages>73</Pages>
  <Words>35444</Words>
  <Characters>202035</Characters>
  <Application>Microsoft Office Word</Application>
  <DocSecurity>0</DocSecurity>
  <Lines>1683</Lines>
  <Paragraphs>47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7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427</cp:revision>
  <cp:lastPrinted>2025-04-25T18:14:00Z</cp:lastPrinted>
  <dcterms:created xsi:type="dcterms:W3CDTF">2024-05-23T09:26:00Z</dcterms:created>
  <dcterms:modified xsi:type="dcterms:W3CDTF">2025-04-27T17:18: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HfGHWFY"/&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